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3E3B01C8" w:rsidR="0082082E" w:rsidRDefault="0082082E">
      <w:pPr>
        <w:spacing w:line="240" w:lineRule="auto"/>
        <w:jc w:val="left"/>
        <w:rPr>
          <w:rFonts w:cs="Arial"/>
        </w:rPr>
      </w:pPr>
    </w:p>
    <w:p w14:paraId="60AC3443" w14:textId="495DD4B1" w:rsidR="00EF7621" w:rsidRPr="00FE2E12" w:rsidRDefault="00411F18">
      <w:pPr>
        <w:spacing w:line="240" w:lineRule="auto"/>
        <w:jc w:val="left"/>
        <w:rPr>
          <w:rFonts w:cs="Arial"/>
        </w:rPr>
      </w:pPr>
      <w:r>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5D81C2BB" w14:textId="5618665C" w:rsidR="00171783" w:rsidRDefault="00411F18" w:rsidP="00411F18">
      <w:pPr>
        <w:spacing w:line="240" w:lineRule="auto"/>
        <w:jc w:val="left"/>
        <w:rPr>
          <w:rFonts w:cs="Arial"/>
        </w:rPr>
      </w:pPr>
      <w:r>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3AB5C687" w14:textId="77777777" w:rsidR="00A61489" w:rsidRDefault="00A61489" w:rsidP="00F82EFE">
      <w:pPr>
        <w:jc w:val="center"/>
        <w:rPr>
          <w:rFonts w:cs="Arial"/>
        </w:rPr>
      </w:pPr>
    </w:p>
    <w:p w14:paraId="7D9614C8" w14:textId="77777777" w:rsidR="00FB6849" w:rsidRDefault="00FB6849" w:rsidP="00F82EFE">
      <w:pPr>
        <w:jc w:val="center"/>
        <w:rPr>
          <w:rFonts w:cs="Arial"/>
        </w:rPr>
      </w:pPr>
    </w:p>
    <w:p w14:paraId="66750B2C" w14:textId="77777777" w:rsidR="00A61489" w:rsidRDefault="00A61489" w:rsidP="00F82EFE">
      <w:pPr>
        <w:jc w:val="center"/>
        <w:rPr>
          <w:rFonts w:cs="Arial"/>
        </w:rPr>
      </w:pPr>
      <w:r>
        <w:rPr>
          <w:rFonts w:cs="Arial"/>
        </w:rPr>
        <w:t>____________________________________________________________</w:t>
      </w:r>
    </w:p>
    <w:p w14:paraId="333A910B" w14:textId="77777777" w:rsidR="00A61489" w:rsidRDefault="00A61489" w:rsidP="00F82EFE">
      <w:pPr>
        <w:jc w:val="center"/>
        <w:rPr>
          <w:rFonts w:cs="Arial"/>
        </w:rPr>
      </w:pPr>
      <w:r>
        <w:rPr>
          <w:rFonts w:cs="Arial"/>
        </w:rPr>
        <w:t>Prof. Dr. Francisco Bruno Souza Oliveira</w:t>
      </w:r>
    </w:p>
    <w:p w14:paraId="70FC9C9C" w14:textId="252525C1"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2DDD7C6D" w:rsidR="005225A3" w:rsidRDefault="00EC65AE" w:rsidP="00A27DB5">
      <w:pPr>
        <w:spacing w:line="240" w:lineRule="auto"/>
        <w:ind w:left="4536"/>
        <w:rPr>
          <w:rFonts w:cs="Arial"/>
        </w:rPr>
      </w:pPr>
      <w:r>
        <w:rPr>
          <w:rFonts w:cs="Arial"/>
        </w:rPr>
        <w:t>&lt;Dedicatória&gt;</w:t>
      </w:r>
    </w:p>
    <w:p w14:paraId="24FB2C27" w14:textId="77777777" w:rsidR="00EF7621" w:rsidRDefault="00EF7621" w:rsidP="00A27DB5">
      <w:pPr>
        <w:spacing w:line="240" w:lineRule="auto"/>
        <w:ind w:left="4536"/>
        <w:rPr>
          <w:rFonts w:cs="Arial"/>
        </w:rPr>
      </w:pPr>
    </w:p>
    <w:p w14:paraId="52D9A3BE" w14:textId="77777777" w:rsidR="00EF7621" w:rsidRDefault="00EF7621" w:rsidP="00A27DB5">
      <w:pPr>
        <w:spacing w:line="240" w:lineRule="auto"/>
        <w:ind w:left="4536"/>
        <w:rPr>
          <w:rFonts w:cs="Arial"/>
        </w:rPr>
      </w:pPr>
    </w:p>
    <w:p w14:paraId="026B861F" w14:textId="77777777" w:rsidR="00EF7621" w:rsidRDefault="00EF7621" w:rsidP="00A27DB5">
      <w:pPr>
        <w:spacing w:line="240" w:lineRule="auto"/>
        <w:ind w:left="4536"/>
        <w:rPr>
          <w:rFonts w:cs="Arial"/>
        </w:rPr>
      </w:pP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224EC450" w14:textId="77777777" w:rsidR="006C3023" w:rsidRDefault="006C3023" w:rsidP="006C3023">
      <w:pPr>
        <w:spacing w:line="240" w:lineRule="auto"/>
        <w:jc w:val="center"/>
        <w:rPr>
          <w:rFonts w:cs="Arial"/>
        </w:rPr>
      </w:pPr>
    </w:p>
    <w:p w14:paraId="3999FB04" w14:textId="77777777" w:rsidR="001F5908" w:rsidRDefault="001F5908" w:rsidP="006C3023">
      <w:pPr>
        <w:spacing w:line="240" w:lineRule="auto"/>
        <w:jc w:val="center"/>
        <w:rPr>
          <w:rFonts w:cs="Arial"/>
        </w:rPr>
      </w:pPr>
    </w:p>
    <w:p w14:paraId="633FA729" w14:textId="77777777" w:rsidR="001F5908" w:rsidRDefault="001F5908" w:rsidP="006C3023">
      <w:pPr>
        <w:spacing w:line="240" w:lineRule="auto"/>
        <w:jc w:val="center"/>
        <w:rPr>
          <w:rFonts w:cs="Arial"/>
        </w:rPr>
      </w:pPr>
    </w:p>
    <w:p w14:paraId="1BFCC084" w14:textId="77777777" w:rsidR="001F5908" w:rsidRDefault="001F5908" w:rsidP="006C3023">
      <w:pPr>
        <w:spacing w:line="240" w:lineRule="auto"/>
        <w:jc w:val="center"/>
        <w:rPr>
          <w:rFonts w:cs="Arial"/>
        </w:rPr>
      </w:pPr>
    </w:p>
    <w:p w14:paraId="4A723BA7" w14:textId="77777777" w:rsidR="001F5908" w:rsidRDefault="001F5908" w:rsidP="006C3023">
      <w:pPr>
        <w:spacing w:line="240" w:lineRule="auto"/>
        <w:jc w:val="center"/>
        <w:rPr>
          <w:rFonts w:cs="Arial"/>
        </w:rPr>
      </w:pPr>
    </w:p>
    <w:p w14:paraId="1B675C3F" w14:textId="77777777" w:rsidR="001F5908" w:rsidRDefault="001F5908" w:rsidP="006C3023">
      <w:pPr>
        <w:spacing w:line="240" w:lineRule="auto"/>
        <w:jc w:val="center"/>
        <w:rPr>
          <w:rFonts w:cs="Arial"/>
        </w:rPr>
      </w:pPr>
    </w:p>
    <w:p w14:paraId="674AA9E9" w14:textId="77777777" w:rsidR="001F5908" w:rsidRDefault="001F5908" w:rsidP="006C3023">
      <w:pPr>
        <w:spacing w:line="240" w:lineRule="auto"/>
        <w:jc w:val="center"/>
        <w:rPr>
          <w:rFonts w:cs="Arial"/>
        </w:rPr>
      </w:pPr>
    </w:p>
    <w:p w14:paraId="3665455C" w14:textId="77777777" w:rsidR="001F5908" w:rsidRDefault="001F5908" w:rsidP="006C3023">
      <w:pPr>
        <w:spacing w:line="240" w:lineRule="auto"/>
        <w:jc w:val="center"/>
        <w:rPr>
          <w:rFonts w:cs="Arial"/>
        </w:rPr>
      </w:pPr>
    </w:p>
    <w:p w14:paraId="66229B9C" w14:textId="77777777" w:rsidR="001F5908" w:rsidRDefault="001F5908" w:rsidP="006C3023">
      <w:pPr>
        <w:spacing w:line="240" w:lineRule="auto"/>
        <w:jc w:val="center"/>
        <w:rPr>
          <w:rFonts w:cs="Arial"/>
        </w:rPr>
      </w:pPr>
    </w:p>
    <w:p w14:paraId="58B88A8F" w14:textId="77777777" w:rsidR="001F5908" w:rsidRDefault="001F5908" w:rsidP="006C3023">
      <w:pPr>
        <w:spacing w:line="240" w:lineRule="auto"/>
        <w:jc w:val="center"/>
        <w:rPr>
          <w:rFonts w:cs="Arial"/>
        </w:rPr>
      </w:pPr>
    </w:p>
    <w:p w14:paraId="3AA87674" w14:textId="77777777" w:rsidR="001F5908" w:rsidRDefault="001F5908" w:rsidP="006C3023">
      <w:pPr>
        <w:spacing w:line="240" w:lineRule="auto"/>
        <w:jc w:val="center"/>
        <w:rPr>
          <w:rFonts w:cs="Arial"/>
        </w:rPr>
      </w:pPr>
    </w:p>
    <w:p w14:paraId="6BD50632" w14:textId="77777777" w:rsidR="001F5908" w:rsidRDefault="001F5908" w:rsidP="006C3023">
      <w:pPr>
        <w:spacing w:line="240" w:lineRule="auto"/>
        <w:jc w:val="center"/>
        <w:rPr>
          <w:rFonts w:cs="Arial"/>
        </w:rPr>
      </w:pPr>
    </w:p>
    <w:p w14:paraId="665BA5FF" w14:textId="77777777" w:rsidR="001F5908" w:rsidRDefault="001F5908" w:rsidP="006C3023">
      <w:pPr>
        <w:spacing w:line="240" w:lineRule="auto"/>
        <w:jc w:val="center"/>
        <w:rPr>
          <w:rFonts w:cs="Arial"/>
        </w:rPr>
      </w:pPr>
    </w:p>
    <w:p w14:paraId="64FC0EF6" w14:textId="77777777" w:rsidR="001F5908" w:rsidRDefault="001F5908" w:rsidP="006C3023">
      <w:pPr>
        <w:spacing w:line="240" w:lineRule="auto"/>
        <w:jc w:val="center"/>
        <w:rPr>
          <w:rFonts w:cs="Arial"/>
        </w:rPr>
      </w:pPr>
    </w:p>
    <w:p w14:paraId="34D6DFB7" w14:textId="77777777" w:rsidR="001F5908" w:rsidRDefault="001F5908" w:rsidP="006C3023">
      <w:pPr>
        <w:spacing w:line="240" w:lineRule="auto"/>
        <w:jc w:val="center"/>
        <w:rPr>
          <w:rFonts w:cs="Arial"/>
        </w:rPr>
      </w:pPr>
    </w:p>
    <w:p w14:paraId="32513BFC" w14:textId="77777777" w:rsidR="001F5908" w:rsidRDefault="001F5908" w:rsidP="006C3023">
      <w:pPr>
        <w:spacing w:line="240" w:lineRule="auto"/>
        <w:jc w:val="center"/>
        <w:rPr>
          <w:rFonts w:cs="Arial"/>
        </w:rPr>
      </w:pPr>
    </w:p>
    <w:p w14:paraId="7176F77A" w14:textId="77777777" w:rsidR="001F5908" w:rsidRDefault="001F5908" w:rsidP="006C3023">
      <w:pPr>
        <w:spacing w:line="240" w:lineRule="auto"/>
        <w:jc w:val="center"/>
        <w:rPr>
          <w:rFonts w:cs="Arial"/>
        </w:rPr>
      </w:pPr>
    </w:p>
    <w:p w14:paraId="7C0107B7" w14:textId="77777777" w:rsidR="001F5908" w:rsidRDefault="001F5908" w:rsidP="006C3023">
      <w:pPr>
        <w:spacing w:line="240" w:lineRule="auto"/>
        <w:jc w:val="center"/>
        <w:rPr>
          <w:rFonts w:cs="Arial"/>
        </w:rPr>
      </w:pPr>
    </w:p>
    <w:p w14:paraId="4E91F62F" w14:textId="77777777" w:rsidR="001F5908" w:rsidRDefault="001F5908" w:rsidP="006C3023">
      <w:pPr>
        <w:spacing w:line="240" w:lineRule="auto"/>
        <w:jc w:val="center"/>
        <w:rPr>
          <w:rFonts w:cs="Arial"/>
        </w:rPr>
      </w:pPr>
    </w:p>
    <w:p w14:paraId="509E48E8" w14:textId="77777777" w:rsidR="001F5908" w:rsidRDefault="001F5908" w:rsidP="006C3023">
      <w:pPr>
        <w:spacing w:line="240" w:lineRule="auto"/>
        <w:jc w:val="center"/>
        <w:rPr>
          <w:rFonts w:cs="Arial"/>
        </w:rPr>
      </w:pPr>
    </w:p>
    <w:p w14:paraId="635FD255" w14:textId="77777777" w:rsidR="001F5908" w:rsidRDefault="001F5908" w:rsidP="006C3023">
      <w:pPr>
        <w:spacing w:line="240" w:lineRule="auto"/>
        <w:jc w:val="center"/>
        <w:rPr>
          <w:rFonts w:cs="Arial"/>
        </w:rPr>
      </w:pPr>
    </w:p>
    <w:p w14:paraId="6E14EFDA" w14:textId="77777777" w:rsidR="001F5908" w:rsidRDefault="001F5908" w:rsidP="006C3023">
      <w:pPr>
        <w:spacing w:line="240" w:lineRule="auto"/>
        <w:jc w:val="center"/>
        <w:rPr>
          <w:rFonts w:cs="Arial"/>
        </w:rPr>
      </w:pPr>
    </w:p>
    <w:p w14:paraId="34426A65" w14:textId="77777777" w:rsidR="001F5908" w:rsidRDefault="001F5908" w:rsidP="006C3023">
      <w:pPr>
        <w:spacing w:line="240" w:lineRule="auto"/>
        <w:jc w:val="center"/>
        <w:rPr>
          <w:rFonts w:cs="Arial"/>
        </w:rPr>
      </w:pPr>
    </w:p>
    <w:p w14:paraId="72F86341" w14:textId="77777777" w:rsidR="001F5908" w:rsidRDefault="001F5908" w:rsidP="006C3023">
      <w:pPr>
        <w:spacing w:line="240" w:lineRule="auto"/>
        <w:jc w:val="center"/>
        <w:rPr>
          <w:rFonts w:cs="Arial"/>
        </w:rPr>
      </w:pPr>
    </w:p>
    <w:p w14:paraId="3E04A827" w14:textId="77777777" w:rsidR="001F5908" w:rsidRDefault="001F5908" w:rsidP="006C3023">
      <w:pPr>
        <w:spacing w:line="240" w:lineRule="auto"/>
        <w:jc w:val="center"/>
        <w:rPr>
          <w:rFonts w:cs="Arial"/>
        </w:rPr>
      </w:pPr>
    </w:p>
    <w:p w14:paraId="53B3BD9A" w14:textId="77777777" w:rsidR="001F5908" w:rsidRDefault="001F5908" w:rsidP="006C3023">
      <w:pPr>
        <w:spacing w:line="240" w:lineRule="auto"/>
        <w:jc w:val="center"/>
        <w:rPr>
          <w:rFonts w:cs="Arial"/>
        </w:rPr>
      </w:pPr>
    </w:p>
    <w:p w14:paraId="317DAA31" w14:textId="77777777" w:rsidR="001F5908" w:rsidRDefault="001F5908" w:rsidP="006C3023">
      <w:pPr>
        <w:spacing w:line="240" w:lineRule="auto"/>
        <w:jc w:val="center"/>
        <w:rPr>
          <w:rFonts w:cs="Arial"/>
        </w:rPr>
      </w:pPr>
    </w:p>
    <w:p w14:paraId="3CF6ED32" w14:textId="77777777" w:rsidR="001F5908" w:rsidRDefault="001F5908" w:rsidP="006C3023">
      <w:pPr>
        <w:spacing w:line="240" w:lineRule="auto"/>
        <w:jc w:val="center"/>
        <w:rPr>
          <w:rFonts w:cs="Arial"/>
        </w:rPr>
      </w:pPr>
    </w:p>
    <w:p w14:paraId="67F6775F" w14:textId="77777777" w:rsidR="001F5908" w:rsidRDefault="001F5908" w:rsidP="006C3023">
      <w:pPr>
        <w:spacing w:line="240" w:lineRule="auto"/>
        <w:jc w:val="center"/>
        <w:rPr>
          <w:rFonts w:cs="Arial"/>
        </w:rPr>
      </w:pPr>
    </w:p>
    <w:p w14:paraId="754E5A0A" w14:textId="77777777" w:rsidR="001F5908" w:rsidRDefault="001F5908" w:rsidP="006C3023">
      <w:pPr>
        <w:spacing w:line="240" w:lineRule="auto"/>
        <w:jc w:val="center"/>
        <w:rPr>
          <w:rFonts w:cs="Arial"/>
        </w:rPr>
      </w:pPr>
    </w:p>
    <w:p w14:paraId="59E12C5D" w14:textId="77777777" w:rsidR="001F5908" w:rsidRDefault="001F5908" w:rsidP="006C3023">
      <w:pPr>
        <w:spacing w:line="240" w:lineRule="auto"/>
        <w:jc w:val="center"/>
        <w:rPr>
          <w:rFonts w:cs="Arial"/>
        </w:rPr>
      </w:pPr>
    </w:p>
    <w:p w14:paraId="2E6FDA02" w14:textId="77777777" w:rsidR="001F5908" w:rsidRDefault="001F5908" w:rsidP="006C3023">
      <w:pPr>
        <w:spacing w:line="240" w:lineRule="auto"/>
        <w:jc w:val="center"/>
        <w:rPr>
          <w:rFonts w:cs="Arial"/>
        </w:rPr>
      </w:pPr>
    </w:p>
    <w:p w14:paraId="140B39A0" w14:textId="77777777" w:rsidR="001F5908" w:rsidRDefault="001F5908" w:rsidP="006C3023">
      <w:pPr>
        <w:spacing w:line="240" w:lineRule="auto"/>
        <w:jc w:val="center"/>
        <w:rPr>
          <w:rFonts w:cs="Arial"/>
        </w:rPr>
      </w:pPr>
    </w:p>
    <w:p w14:paraId="0DAE59C3" w14:textId="77777777" w:rsidR="001F5908" w:rsidRDefault="001F5908" w:rsidP="006C3023">
      <w:pPr>
        <w:spacing w:line="240" w:lineRule="auto"/>
        <w:jc w:val="center"/>
        <w:rPr>
          <w:rFonts w:cs="Arial"/>
        </w:rPr>
      </w:pPr>
    </w:p>
    <w:p w14:paraId="74B64EE0" w14:textId="77777777" w:rsidR="001F5908" w:rsidRDefault="001F5908" w:rsidP="006C3023">
      <w:pPr>
        <w:spacing w:line="240" w:lineRule="auto"/>
        <w:jc w:val="center"/>
        <w:rPr>
          <w:rFonts w:cs="Arial"/>
        </w:rPr>
      </w:pPr>
    </w:p>
    <w:p w14:paraId="10FCDAB1" w14:textId="77777777" w:rsidR="001F5908" w:rsidRDefault="001F5908" w:rsidP="006C3023">
      <w:pPr>
        <w:spacing w:line="240" w:lineRule="auto"/>
        <w:jc w:val="center"/>
        <w:rPr>
          <w:rFonts w:cs="Arial"/>
        </w:rPr>
      </w:pPr>
    </w:p>
    <w:p w14:paraId="4F5E80C1" w14:textId="77777777" w:rsidR="001F5908" w:rsidRDefault="001F5908" w:rsidP="006C3023">
      <w:pPr>
        <w:spacing w:line="240" w:lineRule="auto"/>
        <w:jc w:val="center"/>
        <w:rPr>
          <w:rFonts w:cs="Arial"/>
        </w:rPr>
      </w:pPr>
    </w:p>
    <w:p w14:paraId="777E5EC0" w14:textId="77777777" w:rsidR="001F5908" w:rsidRDefault="001F5908" w:rsidP="006C3023">
      <w:pPr>
        <w:spacing w:line="240" w:lineRule="auto"/>
        <w:jc w:val="center"/>
        <w:rPr>
          <w:rFonts w:cs="Arial"/>
        </w:rPr>
      </w:pPr>
    </w:p>
    <w:p w14:paraId="4605E881" w14:textId="77777777" w:rsidR="001F5908" w:rsidRDefault="001F5908" w:rsidP="006C3023">
      <w:pPr>
        <w:spacing w:line="240" w:lineRule="auto"/>
        <w:jc w:val="center"/>
        <w:rPr>
          <w:rFonts w:cs="Arial"/>
        </w:rPr>
      </w:pPr>
    </w:p>
    <w:p w14:paraId="6BB58756" w14:textId="77777777" w:rsidR="001F5908" w:rsidRDefault="001F5908" w:rsidP="006C3023">
      <w:pPr>
        <w:spacing w:line="240" w:lineRule="auto"/>
        <w:jc w:val="center"/>
        <w:rPr>
          <w:rFonts w:cs="Arial"/>
        </w:rPr>
      </w:pP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proofErr w:type="gramStart"/>
      <w:r>
        <w:rPr>
          <w:rFonts w:cs="Arial"/>
        </w:rPr>
        <w:t>&lt;</w:t>
      </w:r>
      <w:r w:rsidR="00C24D02">
        <w:rPr>
          <w:rFonts w:cs="Arial"/>
        </w:rPr>
        <w:t>Epigrafe</w:t>
      </w:r>
      <w:proofErr w:type="gramEnd"/>
      <w:r w:rsidR="003A391E">
        <w:rPr>
          <w:rFonts w:cs="Arial"/>
        </w:rPr>
        <w:t>&gt;</w:t>
      </w:r>
    </w:p>
    <w:p w14:paraId="3ABD2447" w14:textId="77777777" w:rsidR="001F5908" w:rsidRDefault="001F5908" w:rsidP="00B71115">
      <w:pPr>
        <w:tabs>
          <w:tab w:val="left" w:pos="6672"/>
        </w:tabs>
        <w:spacing w:line="240" w:lineRule="auto"/>
        <w:ind w:left="4536"/>
        <w:rPr>
          <w:rFonts w:cs="Arial"/>
        </w:rPr>
      </w:pP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4CCB9FC5" w:rsidR="0082082E" w:rsidRPr="007C57A9" w:rsidRDefault="00151F9C" w:rsidP="0009508D">
      <w:pPr>
        <w:jc w:val="center"/>
        <w:rPr>
          <w:rFonts w:cs="Arial"/>
          <w:b/>
          <w:bCs/>
        </w:rPr>
      </w:pPr>
      <w:r w:rsidRPr="00151F9C">
        <w:rPr>
          <w:rFonts w:cs="Arial"/>
          <w:b/>
          <w:bCs/>
        </w:rPr>
        <w:lastRenderedPageBreak/>
        <w:t xml:space="preserve">LANA, ASSISTENTE PESSOAL: </w:t>
      </w:r>
      <w:r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754C77">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754C77">
      <w:pPr>
        <w:pStyle w:val="Resumo"/>
      </w:pPr>
    </w:p>
    <w:p w14:paraId="13A2790B" w14:textId="4AA5E04E" w:rsidR="0082082E" w:rsidRPr="00FE2E12" w:rsidRDefault="0082082E" w:rsidP="00A63670">
      <w:pPr>
        <w:spacing w:line="240" w:lineRule="auto"/>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Default="0082082E">
      <w:pPr>
        <w:spacing w:line="240" w:lineRule="auto"/>
        <w:jc w:val="left"/>
        <w:rPr>
          <w:rFonts w:cs="Arial"/>
        </w:rPr>
      </w:pPr>
    </w:p>
    <w:p w14:paraId="6078EEBD" w14:textId="77777777" w:rsidR="003124F4" w:rsidRDefault="003124F4">
      <w:pPr>
        <w:spacing w:line="240" w:lineRule="auto"/>
        <w:jc w:val="left"/>
        <w:rPr>
          <w:rFonts w:cs="Arial"/>
        </w:rPr>
      </w:pPr>
    </w:p>
    <w:p w14:paraId="1A6BA43A" w14:textId="77777777" w:rsidR="003124F4" w:rsidRDefault="003124F4">
      <w:pPr>
        <w:spacing w:line="240" w:lineRule="auto"/>
        <w:jc w:val="left"/>
        <w:rPr>
          <w:rFonts w:cs="Arial"/>
        </w:rPr>
      </w:pPr>
    </w:p>
    <w:p w14:paraId="2E87F733" w14:textId="77777777" w:rsidR="003124F4" w:rsidRDefault="003124F4">
      <w:pPr>
        <w:spacing w:line="240" w:lineRule="auto"/>
        <w:jc w:val="left"/>
        <w:rPr>
          <w:rFonts w:cs="Arial"/>
        </w:rPr>
      </w:pPr>
    </w:p>
    <w:p w14:paraId="312326DC" w14:textId="77777777" w:rsidR="003124F4" w:rsidRDefault="003124F4">
      <w:pPr>
        <w:spacing w:line="240" w:lineRule="auto"/>
        <w:jc w:val="left"/>
        <w:rPr>
          <w:rFonts w:cs="Arial"/>
        </w:rPr>
      </w:pPr>
    </w:p>
    <w:p w14:paraId="2C969CC4" w14:textId="77777777" w:rsidR="003124F4" w:rsidRDefault="003124F4">
      <w:pPr>
        <w:spacing w:line="240" w:lineRule="auto"/>
        <w:jc w:val="left"/>
        <w:rPr>
          <w:rFonts w:cs="Arial"/>
        </w:rPr>
      </w:pPr>
    </w:p>
    <w:p w14:paraId="2908D2B0" w14:textId="77777777" w:rsidR="003124F4" w:rsidRDefault="003124F4">
      <w:pPr>
        <w:spacing w:line="240" w:lineRule="auto"/>
        <w:jc w:val="left"/>
        <w:rPr>
          <w:rFonts w:cs="Arial"/>
        </w:rPr>
      </w:pPr>
    </w:p>
    <w:p w14:paraId="7D33A084" w14:textId="77777777" w:rsidR="004D2415" w:rsidRPr="00FE2E12" w:rsidRDefault="004D2415">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3D5EB078" w14:textId="74A4C5F4" w:rsidR="00435EE2" w:rsidRDefault="00D47D89">
      <w:pPr>
        <w:spacing w:line="240" w:lineRule="auto"/>
        <w:jc w:val="left"/>
        <w:rPr>
          <w:rFonts w:cs="Arial"/>
        </w:rPr>
      </w:pPr>
      <w:r>
        <w:rPr>
          <w:rFonts w:cs="Arial"/>
        </w:rPr>
        <w:br w:type="page"/>
      </w: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4E277B7F" w14:textId="20800FBD" w:rsidR="00FD553A" w:rsidRDefault="00E02106" w:rsidP="00754C77">
      <w:pPr>
        <w:pStyle w:val="Resumo"/>
      </w:pPr>
      <w:r w:rsidRPr="00E02106">
        <w:t>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This project implements one personal assistance software, named as Lana, as well as the data extraction system, to perform the provided services. Information search services about UESC, available on the university’s website, and informations taken from Sagres, for students and teachers, were implemented in the data extraction system. For the implementation of the personal assistance software, were used the Watson Assistant service from IBM Cloud’s platform, the backend as a service solution Back4App, the Selenium framework for web scraping technique, Heroku and DigitalOcean hosting services and the programming languages JavaScript and Python.</w:t>
      </w:r>
    </w:p>
    <w:p w14:paraId="54F9D1A8" w14:textId="77777777" w:rsidR="00E02106" w:rsidRDefault="00E02106" w:rsidP="00754C77">
      <w:pPr>
        <w:pStyle w:val="Resumo"/>
      </w:pPr>
    </w:p>
    <w:p w14:paraId="15F7697E" w14:textId="7EABB705" w:rsidR="00D901C2" w:rsidRDefault="00D901C2" w:rsidP="00D06F82">
      <w:pPr>
        <w:spacing w:line="240" w:lineRule="auto"/>
      </w:pPr>
      <w:r w:rsidRPr="00D901C2">
        <w:rPr>
          <w:b/>
        </w:rPr>
        <w:t>Keywords:</w:t>
      </w:r>
      <w:r>
        <w:rPr>
          <w:b/>
        </w:rPr>
        <w:t xml:space="preserve"> </w:t>
      </w:r>
      <w:r w:rsidR="003823FF">
        <w:t>Personal Assistant. IBM Watson. Distributed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1C8B8025" w:rsidR="00B67BC5" w:rsidRDefault="00B67BC5">
      <w:pPr>
        <w:spacing w:line="240" w:lineRule="auto"/>
        <w:jc w:val="left"/>
      </w:pPr>
    </w:p>
    <w:p w14:paraId="2EBFBF12" w14:textId="77777777" w:rsidR="001F5908" w:rsidRDefault="001F5908">
      <w:pPr>
        <w:spacing w:line="240" w:lineRule="auto"/>
        <w:jc w:val="left"/>
      </w:pPr>
    </w:p>
    <w:p w14:paraId="0D11CECA" w14:textId="77777777" w:rsidR="001F5908" w:rsidRDefault="001F5908">
      <w:pPr>
        <w:spacing w:line="240" w:lineRule="auto"/>
        <w:jc w:val="left"/>
      </w:pPr>
    </w:p>
    <w:p w14:paraId="7F36C62A" w14:textId="77777777" w:rsidR="001F5908" w:rsidRDefault="001F5908">
      <w:pPr>
        <w:spacing w:line="240" w:lineRule="auto"/>
        <w:jc w:val="left"/>
      </w:pPr>
    </w:p>
    <w:p w14:paraId="735D2E98" w14:textId="77777777" w:rsidR="001F5908" w:rsidRDefault="001F5908">
      <w:pPr>
        <w:spacing w:line="240" w:lineRule="auto"/>
        <w:jc w:val="left"/>
      </w:pPr>
    </w:p>
    <w:p w14:paraId="58D16871" w14:textId="77777777" w:rsidR="001F5908" w:rsidRDefault="001F5908">
      <w:pPr>
        <w:spacing w:line="240" w:lineRule="auto"/>
        <w:jc w:val="left"/>
      </w:pPr>
    </w:p>
    <w:p w14:paraId="74A08E31" w14:textId="77777777" w:rsidR="001F5908" w:rsidRDefault="001F5908">
      <w:pPr>
        <w:spacing w:line="240" w:lineRule="auto"/>
        <w:jc w:val="left"/>
      </w:pPr>
    </w:p>
    <w:p w14:paraId="4E7BD128" w14:textId="77777777" w:rsidR="001F5908" w:rsidRDefault="001F5908">
      <w:pPr>
        <w:spacing w:line="240" w:lineRule="auto"/>
        <w:jc w:val="left"/>
      </w:pPr>
    </w:p>
    <w:p w14:paraId="7F13BFF9" w14:textId="77777777" w:rsidR="001F5908" w:rsidRDefault="001F5908">
      <w:pPr>
        <w:spacing w:line="240" w:lineRule="auto"/>
        <w:jc w:val="left"/>
      </w:pPr>
    </w:p>
    <w:p w14:paraId="33B8A87F" w14:textId="77777777" w:rsidR="001F5908" w:rsidRDefault="001F5908">
      <w:pPr>
        <w:spacing w:line="240" w:lineRule="auto"/>
        <w:jc w:val="left"/>
      </w:pPr>
    </w:p>
    <w:p w14:paraId="4E24DF7C" w14:textId="77777777" w:rsidR="001F5908" w:rsidRDefault="001F5908">
      <w:pPr>
        <w:spacing w:line="240" w:lineRule="auto"/>
        <w:jc w:val="left"/>
      </w:pPr>
    </w:p>
    <w:p w14:paraId="779E7F98" w14:textId="77777777" w:rsidR="001F5908" w:rsidRDefault="001F5908">
      <w:pPr>
        <w:spacing w:line="240" w:lineRule="auto"/>
        <w:jc w:val="left"/>
      </w:pPr>
    </w:p>
    <w:p w14:paraId="1691EB79" w14:textId="77777777" w:rsidR="001F5908" w:rsidRDefault="001F5908">
      <w:pPr>
        <w:spacing w:line="240" w:lineRule="auto"/>
        <w:jc w:val="left"/>
      </w:pPr>
    </w:p>
    <w:p w14:paraId="7703412B" w14:textId="77777777" w:rsidR="001F5908" w:rsidRDefault="001F5908">
      <w:pPr>
        <w:spacing w:line="240" w:lineRule="auto"/>
        <w:jc w:val="left"/>
      </w:pPr>
    </w:p>
    <w:p w14:paraId="52E80203" w14:textId="77777777" w:rsidR="001F5908" w:rsidRDefault="001F5908">
      <w:pPr>
        <w:spacing w:line="240" w:lineRule="auto"/>
        <w:jc w:val="left"/>
      </w:pPr>
    </w:p>
    <w:p w14:paraId="29A1FC71" w14:textId="77777777" w:rsidR="001F5908" w:rsidRDefault="001F5908">
      <w:pPr>
        <w:spacing w:line="240" w:lineRule="auto"/>
        <w:jc w:val="left"/>
      </w:pPr>
    </w:p>
    <w:p w14:paraId="465E3C3D" w14:textId="77777777" w:rsidR="001F5908" w:rsidRDefault="001F5908">
      <w:pPr>
        <w:spacing w:line="240" w:lineRule="auto"/>
        <w:jc w:val="left"/>
      </w:pPr>
    </w:p>
    <w:p w14:paraId="2839CB0D" w14:textId="77777777" w:rsidR="001F5908" w:rsidRDefault="001F5908">
      <w:pPr>
        <w:spacing w:line="240" w:lineRule="auto"/>
        <w:jc w:val="left"/>
      </w:pPr>
    </w:p>
    <w:p w14:paraId="4C2F71DC" w14:textId="77777777" w:rsidR="001F5908" w:rsidRDefault="001F5908">
      <w:pPr>
        <w:spacing w:line="240" w:lineRule="auto"/>
        <w:jc w:val="left"/>
      </w:pPr>
    </w:p>
    <w:p w14:paraId="532FF158" w14:textId="77777777" w:rsidR="001F5908" w:rsidRDefault="001F5908">
      <w:pPr>
        <w:spacing w:line="240" w:lineRule="auto"/>
        <w:jc w:val="left"/>
      </w:pPr>
    </w:p>
    <w:p w14:paraId="714A9070" w14:textId="77777777" w:rsidR="001F5908" w:rsidRDefault="001F5908">
      <w:pPr>
        <w:spacing w:line="240" w:lineRule="auto"/>
        <w:jc w:val="left"/>
      </w:pPr>
    </w:p>
    <w:p w14:paraId="421E30DF" w14:textId="1B45A5DE" w:rsidR="001F5908" w:rsidRDefault="00182963">
      <w:pPr>
        <w:spacing w:line="240" w:lineRule="auto"/>
        <w:jc w:val="left"/>
      </w:pPr>
      <w:r>
        <w:br w:type="page"/>
      </w:r>
    </w:p>
    <w:p w14:paraId="0C118259" w14:textId="65BA9FA5" w:rsidR="00B67BC5" w:rsidRDefault="00E23BDE" w:rsidP="00E23BDE">
      <w:pPr>
        <w:jc w:val="center"/>
        <w:rPr>
          <w:b/>
        </w:rPr>
      </w:pPr>
      <w:r>
        <w:rPr>
          <w:b/>
        </w:rPr>
        <w:lastRenderedPageBreak/>
        <w:t>LISTA DE FIGURAS</w:t>
      </w:r>
    </w:p>
    <w:p w14:paraId="23A21850" w14:textId="77777777" w:rsidR="001F5908" w:rsidRDefault="001F5908" w:rsidP="001F5908"/>
    <w:p w14:paraId="069E70E4" w14:textId="77777777" w:rsidR="00507B59" w:rsidRDefault="005928BD">
      <w:pPr>
        <w:pStyle w:val="ndicedeilustraes"/>
        <w:tabs>
          <w:tab w:val="right" w:leader="dot" w:pos="9055"/>
        </w:tab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507B59">
        <w:rPr>
          <w:noProof/>
        </w:rPr>
        <w:t>Figura 1 - Painel da plataforma IBM Cloud contendo alguns serviços disponibilizados pelo IBM Watson.</w:t>
      </w:r>
      <w:r w:rsidR="00507B59">
        <w:rPr>
          <w:noProof/>
        </w:rPr>
        <w:tab/>
      </w:r>
      <w:r w:rsidR="00507B59">
        <w:rPr>
          <w:noProof/>
        </w:rPr>
        <w:fldChar w:fldCharType="begin"/>
      </w:r>
      <w:r w:rsidR="00507B59">
        <w:rPr>
          <w:noProof/>
        </w:rPr>
        <w:instrText xml:space="preserve"> PAGEREF _Toc529478051 \h </w:instrText>
      </w:r>
      <w:r w:rsidR="00507B59">
        <w:rPr>
          <w:noProof/>
        </w:rPr>
      </w:r>
      <w:r w:rsidR="00507B59">
        <w:rPr>
          <w:noProof/>
        </w:rPr>
        <w:fldChar w:fldCharType="separate"/>
      </w:r>
      <w:r w:rsidR="00507B59">
        <w:rPr>
          <w:noProof/>
        </w:rPr>
        <w:t>17</w:t>
      </w:r>
      <w:r w:rsidR="00507B59">
        <w:rPr>
          <w:noProof/>
        </w:rPr>
        <w:fldChar w:fldCharType="end"/>
      </w:r>
    </w:p>
    <w:p w14:paraId="075DA1B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criação de workspaces.</w:t>
      </w:r>
      <w:r>
        <w:rPr>
          <w:noProof/>
        </w:rPr>
        <w:tab/>
      </w:r>
      <w:r>
        <w:rPr>
          <w:noProof/>
        </w:rPr>
        <w:fldChar w:fldCharType="begin"/>
      </w:r>
      <w:r>
        <w:rPr>
          <w:noProof/>
        </w:rPr>
        <w:instrText xml:space="preserve"> PAGEREF _Toc529478052 \h </w:instrText>
      </w:r>
      <w:r>
        <w:rPr>
          <w:noProof/>
        </w:rPr>
      </w:r>
      <w:r>
        <w:rPr>
          <w:noProof/>
        </w:rPr>
        <w:fldChar w:fldCharType="separate"/>
      </w:r>
      <w:r>
        <w:rPr>
          <w:noProof/>
        </w:rPr>
        <w:t>18</w:t>
      </w:r>
      <w:r>
        <w:rPr>
          <w:noProof/>
        </w:rPr>
        <w:fldChar w:fldCharType="end"/>
      </w:r>
    </w:p>
    <w:p w14:paraId="2E11968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Intents.</w:t>
      </w:r>
      <w:r>
        <w:rPr>
          <w:noProof/>
        </w:rPr>
        <w:tab/>
      </w:r>
      <w:r>
        <w:rPr>
          <w:noProof/>
        </w:rPr>
        <w:fldChar w:fldCharType="begin"/>
      </w:r>
      <w:r>
        <w:rPr>
          <w:noProof/>
        </w:rPr>
        <w:instrText xml:space="preserve"> PAGEREF _Toc529478053 \h </w:instrText>
      </w:r>
      <w:r>
        <w:rPr>
          <w:noProof/>
        </w:rPr>
      </w:r>
      <w:r>
        <w:rPr>
          <w:noProof/>
        </w:rPr>
        <w:fldChar w:fldCharType="separate"/>
      </w:r>
      <w:r>
        <w:rPr>
          <w:noProof/>
        </w:rPr>
        <w:t>19</w:t>
      </w:r>
      <w:r>
        <w:rPr>
          <w:noProof/>
        </w:rPr>
        <w:fldChar w:fldCharType="end"/>
      </w:r>
    </w:p>
    <w:p w14:paraId="73C7FFC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4 - Painel do serviço Watson Assistant para a criação de Entities.</w:t>
      </w:r>
      <w:r>
        <w:rPr>
          <w:noProof/>
        </w:rPr>
        <w:tab/>
      </w:r>
      <w:r>
        <w:rPr>
          <w:noProof/>
        </w:rPr>
        <w:fldChar w:fldCharType="begin"/>
      </w:r>
      <w:r>
        <w:rPr>
          <w:noProof/>
        </w:rPr>
        <w:instrText xml:space="preserve"> PAGEREF _Toc529478054 \h </w:instrText>
      </w:r>
      <w:r>
        <w:rPr>
          <w:noProof/>
        </w:rPr>
      </w:r>
      <w:r>
        <w:rPr>
          <w:noProof/>
        </w:rPr>
        <w:fldChar w:fldCharType="separate"/>
      </w:r>
      <w:r>
        <w:rPr>
          <w:noProof/>
        </w:rPr>
        <w:t>20</w:t>
      </w:r>
      <w:r>
        <w:rPr>
          <w:noProof/>
        </w:rPr>
        <w:fldChar w:fldCharType="end"/>
      </w:r>
    </w:p>
    <w:p w14:paraId="5AAD17A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5 - Painel do serviço Watson Assistant para a criação de Dialogs.</w:t>
      </w:r>
      <w:r>
        <w:rPr>
          <w:noProof/>
        </w:rPr>
        <w:tab/>
      </w:r>
      <w:r>
        <w:rPr>
          <w:noProof/>
        </w:rPr>
        <w:fldChar w:fldCharType="begin"/>
      </w:r>
      <w:r>
        <w:rPr>
          <w:noProof/>
        </w:rPr>
        <w:instrText xml:space="preserve"> PAGEREF _Toc529478055 \h </w:instrText>
      </w:r>
      <w:r>
        <w:rPr>
          <w:noProof/>
        </w:rPr>
      </w:r>
      <w:r>
        <w:rPr>
          <w:noProof/>
        </w:rPr>
        <w:fldChar w:fldCharType="separate"/>
      </w:r>
      <w:r>
        <w:rPr>
          <w:noProof/>
        </w:rPr>
        <w:t>21</w:t>
      </w:r>
      <w:r>
        <w:rPr>
          <w:noProof/>
        </w:rPr>
        <w:fldChar w:fldCharType="end"/>
      </w:r>
    </w:p>
    <w:p w14:paraId="3D70C306"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6 - Criação de um novo bot a partir do Telegram em uma conversa com o BotFather.</w:t>
      </w:r>
      <w:r>
        <w:rPr>
          <w:noProof/>
        </w:rPr>
        <w:tab/>
      </w:r>
      <w:r>
        <w:rPr>
          <w:noProof/>
        </w:rPr>
        <w:fldChar w:fldCharType="begin"/>
      </w:r>
      <w:r>
        <w:rPr>
          <w:noProof/>
        </w:rPr>
        <w:instrText xml:space="preserve"> PAGEREF _Toc529478056 \h </w:instrText>
      </w:r>
      <w:r>
        <w:rPr>
          <w:noProof/>
        </w:rPr>
      </w:r>
      <w:r>
        <w:rPr>
          <w:noProof/>
        </w:rPr>
        <w:fldChar w:fldCharType="separate"/>
      </w:r>
      <w:r>
        <w:rPr>
          <w:noProof/>
        </w:rPr>
        <w:t>23</w:t>
      </w:r>
      <w:r>
        <w:rPr>
          <w:noProof/>
        </w:rPr>
        <w:fldChar w:fldCharType="end"/>
      </w:r>
    </w:p>
    <w:p w14:paraId="29F68BD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7 - Painel de criação e edição de aplicativos do Facebook.</w:t>
      </w:r>
      <w:r>
        <w:rPr>
          <w:noProof/>
        </w:rPr>
        <w:tab/>
      </w:r>
      <w:r>
        <w:rPr>
          <w:noProof/>
        </w:rPr>
        <w:fldChar w:fldCharType="begin"/>
      </w:r>
      <w:r>
        <w:rPr>
          <w:noProof/>
        </w:rPr>
        <w:instrText xml:space="preserve"> PAGEREF _Toc529478057 \h </w:instrText>
      </w:r>
      <w:r>
        <w:rPr>
          <w:noProof/>
        </w:rPr>
      </w:r>
      <w:r>
        <w:rPr>
          <w:noProof/>
        </w:rPr>
        <w:fldChar w:fldCharType="separate"/>
      </w:r>
      <w:r>
        <w:rPr>
          <w:noProof/>
        </w:rPr>
        <w:t>24</w:t>
      </w:r>
      <w:r>
        <w:rPr>
          <w:noProof/>
        </w:rPr>
        <w:fldChar w:fldCharType="end"/>
      </w:r>
    </w:p>
    <w:p w14:paraId="72601FC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8 - Painel de controle de uma aplicação no Back4App.</w:t>
      </w:r>
      <w:r>
        <w:rPr>
          <w:noProof/>
        </w:rPr>
        <w:tab/>
      </w:r>
      <w:r>
        <w:rPr>
          <w:noProof/>
        </w:rPr>
        <w:fldChar w:fldCharType="begin"/>
      </w:r>
      <w:r>
        <w:rPr>
          <w:noProof/>
        </w:rPr>
        <w:instrText xml:space="preserve"> PAGEREF _Toc529478058 \h </w:instrText>
      </w:r>
      <w:r>
        <w:rPr>
          <w:noProof/>
        </w:rPr>
      </w:r>
      <w:r>
        <w:rPr>
          <w:noProof/>
        </w:rPr>
        <w:fldChar w:fldCharType="separate"/>
      </w:r>
      <w:r>
        <w:rPr>
          <w:noProof/>
        </w:rPr>
        <w:t>26</w:t>
      </w:r>
      <w:r>
        <w:rPr>
          <w:noProof/>
        </w:rPr>
        <w:fldChar w:fldCharType="end"/>
      </w:r>
    </w:p>
    <w:p w14:paraId="6CAF2F1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9 - Painel de controle de um Droplet na plataforma do DigitalOcean.</w:t>
      </w:r>
      <w:r>
        <w:rPr>
          <w:noProof/>
        </w:rPr>
        <w:tab/>
      </w:r>
      <w:r>
        <w:rPr>
          <w:noProof/>
        </w:rPr>
        <w:fldChar w:fldCharType="begin"/>
      </w:r>
      <w:r>
        <w:rPr>
          <w:noProof/>
        </w:rPr>
        <w:instrText xml:space="preserve"> PAGEREF _Toc529478059 \h </w:instrText>
      </w:r>
      <w:r>
        <w:rPr>
          <w:noProof/>
        </w:rPr>
      </w:r>
      <w:r>
        <w:rPr>
          <w:noProof/>
        </w:rPr>
        <w:fldChar w:fldCharType="separate"/>
      </w:r>
      <w:r>
        <w:rPr>
          <w:noProof/>
        </w:rPr>
        <w:t>28</w:t>
      </w:r>
      <w:r>
        <w:rPr>
          <w:noProof/>
        </w:rPr>
        <w:fldChar w:fldCharType="end"/>
      </w:r>
    </w:p>
    <w:p w14:paraId="17AE687D"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0 - Painel de controle de um Dyno na plataforma do Heroku.</w:t>
      </w:r>
      <w:r>
        <w:rPr>
          <w:noProof/>
        </w:rPr>
        <w:tab/>
      </w:r>
      <w:r>
        <w:rPr>
          <w:noProof/>
        </w:rPr>
        <w:fldChar w:fldCharType="begin"/>
      </w:r>
      <w:r>
        <w:rPr>
          <w:noProof/>
        </w:rPr>
        <w:instrText xml:space="preserve"> PAGEREF _Toc529478060 \h </w:instrText>
      </w:r>
      <w:r>
        <w:rPr>
          <w:noProof/>
        </w:rPr>
      </w:r>
      <w:r>
        <w:rPr>
          <w:noProof/>
        </w:rPr>
        <w:fldChar w:fldCharType="separate"/>
      </w:r>
      <w:r>
        <w:rPr>
          <w:noProof/>
        </w:rPr>
        <w:t>29</w:t>
      </w:r>
      <w:r>
        <w:rPr>
          <w:noProof/>
        </w:rPr>
        <w:fldChar w:fldCharType="end"/>
      </w:r>
    </w:p>
    <w:p w14:paraId="18EB42E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29478061 \h </w:instrText>
      </w:r>
      <w:r>
        <w:rPr>
          <w:noProof/>
        </w:rPr>
      </w:r>
      <w:r>
        <w:rPr>
          <w:noProof/>
        </w:rPr>
        <w:fldChar w:fldCharType="separate"/>
      </w:r>
      <w:r>
        <w:rPr>
          <w:noProof/>
        </w:rPr>
        <w:t>32</w:t>
      </w:r>
      <w:r>
        <w:rPr>
          <w:noProof/>
        </w:rPr>
        <w:fldChar w:fldCharType="end"/>
      </w:r>
    </w:p>
    <w:p w14:paraId="14715F73"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2 - Painel do serviço Watson Assistant com algumas Intents criadas para o workspace Lana.</w:t>
      </w:r>
      <w:r>
        <w:rPr>
          <w:noProof/>
        </w:rPr>
        <w:tab/>
      </w:r>
      <w:r>
        <w:rPr>
          <w:noProof/>
        </w:rPr>
        <w:fldChar w:fldCharType="begin"/>
      </w:r>
      <w:r>
        <w:rPr>
          <w:noProof/>
        </w:rPr>
        <w:instrText xml:space="preserve"> PAGEREF _Toc529478062 \h </w:instrText>
      </w:r>
      <w:r>
        <w:rPr>
          <w:noProof/>
        </w:rPr>
      </w:r>
      <w:r>
        <w:rPr>
          <w:noProof/>
        </w:rPr>
        <w:fldChar w:fldCharType="separate"/>
      </w:r>
      <w:r>
        <w:rPr>
          <w:noProof/>
        </w:rPr>
        <w:t>40</w:t>
      </w:r>
      <w:r>
        <w:rPr>
          <w:noProof/>
        </w:rPr>
        <w:fldChar w:fldCharType="end"/>
      </w:r>
    </w:p>
    <w:p w14:paraId="5C676A9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3 - Painel do serviço Watson Assistant com todas as Entities criadas para o workspace Lana.</w:t>
      </w:r>
      <w:r>
        <w:rPr>
          <w:noProof/>
        </w:rPr>
        <w:tab/>
      </w:r>
      <w:r>
        <w:rPr>
          <w:noProof/>
        </w:rPr>
        <w:fldChar w:fldCharType="begin"/>
      </w:r>
      <w:r>
        <w:rPr>
          <w:noProof/>
        </w:rPr>
        <w:instrText xml:space="preserve"> PAGEREF _Toc529478063 \h </w:instrText>
      </w:r>
      <w:r>
        <w:rPr>
          <w:noProof/>
        </w:rPr>
      </w:r>
      <w:r>
        <w:rPr>
          <w:noProof/>
        </w:rPr>
        <w:fldChar w:fldCharType="separate"/>
      </w:r>
      <w:r>
        <w:rPr>
          <w:noProof/>
        </w:rPr>
        <w:t>40</w:t>
      </w:r>
      <w:r>
        <w:rPr>
          <w:noProof/>
        </w:rPr>
        <w:fldChar w:fldCharType="end"/>
      </w:r>
    </w:p>
    <w:p w14:paraId="0671C67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4 - Painel do serviço Watson Assistant com parte do fluxo de primeira conversa criada para o workspace Lana.</w:t>
      </w:r>
      <w:r>
        <w:rPr>
          <w:noProof/>
        </w:rPr>
        <w:tab/>
      </w:r>
      <w:r>
        <w:rPr>
          <w:noProof/>
        </w:rPr>
        <w:fldChar w:fldCharType="begin"/>
      </w:r>
      <w:r>
        <w:rPr>
          <w:noProof/>
        </w:rPr>
        <w:instrText xml:space="preserve"> PAGEREF _Toc529478064 \h </w:instrText>
      </w:r>
      <w:r>
        <w:rPr>
          <w:noProof/>
        </w:rPr>
      </w:r>
      <w:r>
        <w:rPr>
          <w:noProof/>
        </w:rPr>
        <w:fldChar w:fldCharType="separate"/>
      </w:r>
      <w:r>
        <w:rPr>
          <w:noProof/>
        </w:rPr>
        <w:t>41</w:t>
      </w:r>
      <w:r>
        <w:rPr>
          <w:noProof/>
        </w:rPr>
        <w:fldChar w:fldCharType="end"/>
      </w:r>
    </w:p>
    <w:p w14:paraId="55D80E0F"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5 - Conversação mostrando a Lana em funcionamento no aplicativo Telegram.</w:t>
      </w:r>
      <w:r>
        <w:rPr>
          <w:noProof/>
        </w:rPr>
        <w:tab/>
      </w:r>
      <w:r>
        <w:rPr>
          <w:noProof/>
        </w:rPr>
        <w:fldChar w:fldCharType="begin"/>
      </w:r>
      <w:r>
        <w:rPr>
          <w:noProof/>
        </w:rPr>
        <w:instrText xml:space="preserve"> PAGEREF _Toc529478065 \h </w:instrText>
      </w:r>
      <w:r>
        <w:rPr>
          <w:noProof/>
        </w:rPr>
      </w:r>
      <w:r>
        <w:rPr>
          <w:noProof/>
        </w:rPr>
        <w:fldChar w:fldCharType="separate"/>
      </w:r>
      <w:r>
        <w:rPr>
          <w:noProof/>
        </w:rPr>
        <w:t>51</w:t>
      </w:r>
      <w:r>
        <w:rPr>
          <w:noProof/>
        </w:rPr>
        <w:fldChar w:fldCharType="end"/>
      </w:r>
    </w:p>
    <w:p w14:paraId="5CA04A30"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29478066 \h </w:instrText>
      </w:r>
      <w:r>
        <w:rPr>
          <w:noProof/>
        </w:rPr>
      </w:r>
      <w:r>
        <w:rPr>
          <w:noProof/>
        </w:rPr>
        <w:fldChar w:fldCharType="separate"/>
      </w:r>
      <w:r>
        <w:rPr>
          <w:noProof/>
        </w:rPr>
        <w:t>52</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4A72F0FC" w14:textId="3693CC30" w:rsidR="005208A9" w:rsidRDefault="0090500C">
      <w:pPr>
        <w:spacing w:line="240" w:lineRule="auto"/>
        <w:jc w:val="left"/>
        <w:rPr>
          <w:color w:val="000000" w:themeColor="text1"/>
        </w:rPr>
      </w:pPr>
      <w:r>
        <w:rPr>
          <w:color w:val="000000" w:themeColor="text1"/>
        </w:rP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754C77">
      <w:pPr>
        <w:pStyle w:val="Paragrafo"/>
      </w:pPr>
    </w:p>
    <w:p w14:paraId="5B020484" w14:textId="0352E5B6" w:rsidR="002C135B" w:rsidRDefault="002C135B" w:rsidP="00754C77">
      <w:pPr>
        <w:pStyle w:val="Paragrafo"/>
      </w:pPr>
      <w:r>
        <w:t>AP</w:t>
      </w:r>
      <w:r w:rsidR="00323F20">
        <w:tab/>
      </w:r>
      <w:r w:rsidR="00323F20">
        <w:tab/>
      </w:r>
      <w:r>
        <w:t>Assistente Pessoal</w:t>
      </w:r>
    </w:p>
    <w:p w14:paraId="4065CA23" w14:textId="77777777" w:rsidR="00323F20" w:rsidRDefault="00323F20" w:rsidP="00754C77">
      <w:pPr>
        <w:pStyle w:val="Paragrafo"/>
      </w:pPr>
      <w:r>
        <w:t>API</w:t>
      </w:r>
      <w:r>
        <w:tab/>
      </w:r>
      <w:r>
        <w:tab/>
        <w:t>Application Programming Interface</w:t>
      </w:r>
    </w:p>
    <w:p w14:paraId="6779D678" w14:textId="0C32CCAF" w:rsidR="002D579D" w:rsidRDefault="00323F20" w:rsidP="00754C77">
      <w:pPr>
        <w:pStyle w:val="Paragrafo"/>
      </w:pPr>
      <w:r>
        <w:t>BaaS</w:t>
      </w:r>
      <w:r>
        <w:tab/>
      </w:r>
      <w:r>
        <w:tab/>
        <w:t>Backend as a Service</w:t>
      </w:r>
      <w:r w:rsidR="002D579D">
        <w:tab/>
      </w:r>
    </w:p>
    <w:p w14:paraId="054954D4" w14:textId="08D91E26" w:rsidR="00083A19" w:rsidRDefault="00323F20" w:rsidP="00754C77">
      <w:pPr>
        <w:pStyle w:val="Paragrafo"/>
      </w:pPr>
      <w:r>
        <w:t>HTML</w:t>
      </w:r>
      <w:r>
        <w:tab/>
      </w:r>
      <w:r>
        <w:tab/>
        <w:t>HyperText Markup Language</w:t>
      </w:r>
    </w:p>
    <w:p w14:paraId="0C663D92" w14:textId="4257F91A" w:rsidR="00323F20" w:rsidRDefault="00544183" w:rsidP="00754C77">
      <w:pPr>
        <w:pStyle w:val="Paragrafo"/>
      </w:pPr>
      <w:r>
        <w:t>HTTP</w:t>
      </w:r>
      <w:r>
        <w:tab/>
      </w:r>
      <w:r>
        <w:tab/>
        <w:t>HyperText Transfer Protocol</w:t>
      </w:r>
    </w:p>
    <w:p w14:paraId="16F4A483" w14:textId="3B779CD3" w:rsidR="00544183" w:rsidRDefault="00544183" w:rsidP="00754C77">
      <w:pPr>
        <w:pStyle w:val="Paragrafo"/>
      </w:pPr>
      <w:r>
        <w:t>HTTPS</w:t>
      </w:r>
      <w:r>
        <w:tab/>
        <w:t>HyperText Transfer Protocol Secure</w:t>
      </w:r>
    </w:p>
    <w:p w14:paraId="6C2A1EE8" w14:textId="7792E258" w:rsidR="00525A0A" w:rsidRDefault="00525A0A" w:rsidP="00754C77">
      <w:pPr>
        <w:pStyle w:val="Paragrafo"/>
      </w:pPr>
      <w:r>
        <w:t>IaaS</w:t>
      </w:r>
      <w:r>
        <w:tab/>
      </w:r>
      <w:r>
        <w:tab/>
        <w:t>Infrastructure as a Service</w:t>
      </w:r>
    </w:p>
    <w:p w14:paraId="43FC272C" w14:textId="17F123CD" w:rsidR="00544183" w:rsidRDefault="00544183" w:rsidP="00754C77">
      <w:pPr>
        <w:pStyle w:val="Paragrafo"/>
      </w:pPr>
      <w:r>
        <w:t>IBM</w:t>
      </w:r>
      <w:r>
        <w:tab/>
      </w:r>
      <w:r>
        <w:tab/>
        <w:t>Internacional Business Machines</w:t>
      </w:r>
    </w:p>
    <w:p w14:paraId="75F3758A" w14:textId="5AF6621B" w:rsidR="00544183" w:rsidRDefault="00544183" w:rsidP="00754C77">
      <w:pPr>
        <w:pStyle w:val="Paragrafo"/>
      </w:pPr>
      <w:r>
        <w:t>IDL</w:t>
      </w:r>
      <w:r>
        <w:tab/>
      </w:r>
      <w:r>
        <w:tab/>
        <w:t>Interface Definition Language</w:t>
      </w:r>
    </w:p>
    <w:p w14:paraId="391E82F2" w14:textId="21F88767" w:rsidR="00544183" w:rsidRDefault="00544183" w:rsidP="00754C77">
      <w:pPr>
        <w:pStyle w:val="Paragrafo"/>
      </w:pPr>
      <w:r>
        <w:t>IP</w:t>
      </w:r>
      <w:r>
        <w:tab/>
      </w:r>
      <w:r>
        <w:tab/>
        <w:t>Internet Protocol</w:t>
      </w:r>
    </w:p>
    <w:p w14:paraId="12849235" w14:textId="5BE0B696" w:rsidR="00731AC3" w:rsidRDefault="00731AC3" w:rsidP="00754C77">
      <w:pPr>
        <w:pStyle w:val="Paragrafo"/>
      </w:pPr>
      <w:r>
        <w:t>PaaS</w:t>
      </w:r>
      <w:r>
        <w:tab/>
      </w:r>
      <w:r>
        <w:tab/>
        <w:t>Platform as a Service</w:t>
      </w:r>
    </w:p>
    <w:p w14:paraId="0196C526" w14:textId="37B26184" w:rsidR="00AE6C0A" w:rsidRDefault="00AE6C0A" w:rsidP="00754C77">
      <w:pPr>
        <w:pStyle w:val="Paragrafo"/>
      </w:pPr>
      <w:r>
        <w:t>REST</w:t>
      </w:r>
      <w:r>
        <w:tab/>
      </w:r>
      <w:r>
        <w:tab/>
        <w:t>Respresentational State Transfer</w:t>
      </w:r>
    </w:p>
    <w:p w14:paraId="160FFF05" w14:textId="0C57DA2B" w:rsidR="00CE5D6B" w:rsidRDefault="00CE5D6B" w:rsidP="00754C77">
      <w:pPr>
        <w:pStyle w:val="Paragrafo"/>
      </w:pPr>
      <w:r>
        <w:t>SAP</w:t>
      </w:r>
      <w:r>
        <w:tab/>
      </w:r>
      <w:r>
        <w:tab/>
        <w:t>Software de Assistência Pessoal</w:t>
      </w:r>
    </w:p>
    <w:p w14:paraId="215951A1" w14:textId="4DCF9849" w:rsidR="00CE5D6B" w:rsidRDefault="00CE5D6B" w:rsidP="00754C77">
      <w:pPr>
        <w:pStyle w:val="Paragrafo"/>
      </w:pPr>
      <w:r>
        <w:t>SSH</w:t>
      </w:r>
      <w:r>
        <w:tab/>
      </w:r>
      <w:r>
        <w:tab/>
        <w:t>Secure Shell</w:t>
      </w:r>
    </w:p>
    <w:p w14:paraId="5B7A2F83" w14:textId="7D3E4C8E" w:rsidR="00366A0A" w:rsidRDefault="005260BD" w:rsidP="00754C77">
      <w:pPr>
        <w:pStyle w:val="Paragrafo"/>
      </w:pPr>
      <w:r>
        <w:t>UESC</w:t>
      </w:r>
      <w:r>
        <w:tab/>
      </w:r>
      <w:r>
        <w:tab/>
        <w:t>Universidade Estadual de Santa Cruz</w:t>
      </w:r>
    </w:p>
    <w:p w14:paraId="00A60C9B" w14:textId="2A79D7FC" w:rsidR="005260BD" w:rsidRDefault="005260BD" w:rsidP="00754C77">
      <w:pPr>
        <w:pStyle w:val="Paragrafo"/>
      </w:pPr>
      <w:r>
        <w:t>UML</w:t>
      </w:r>
      <w:r>
        <w:tab/>
      </w:r>
      <w:r>
        <w:tab/>
        <w:t>Unified Modeling Language</w:t>
      </w:r>
    </w:p>
    <w:p w14:paraId="125A3A43" w14:textId="680EAAC1" w:rsidR="005260BD" w:rsidRDefault="000E1306" w:rsidP="00754C77">
      <w:pPr>
        <w:pStyle w:val="Paragrafo"/>
      </w:pPr>
      <w:r>
        <w:t>URL</w:t>
      </w:r>
      <w:r>
        <w:tab/>
      </w:r>
      <w:r>
        <w:tab/>
        <w:t>Uniform Resource Locator</w:t>
      </w:r>
    </w:p>
    <w:p w14:paraId="74D8691A" w14:textId="33C7DB1C" w:rsidR="0046551A" w:rsidRDefault="0046551A" w:rsidP="00754C77">
      <w:pPr>
        <w:pStyle w:val="Paragrafo"/>
      </w:pPr>
      <w:r>
        <w:t>VPS</w:t>
      </w:r>
      <w:r>
        <w:tab/>
      </w:r>
      <w:r>
        <w:tab/>
        <w:t>Virtual Private Server</w:t>
      </w:r>
    </w:p>
    <w:p w14:paraId="7D20A2B3" w14:textId="77777777" w:rsidR="000E1306" w:rsidRDefault="000E1306" w:rsidP="00754C77">
      <w:pPr>
        <w:pStyle w:val="Paragrafo"/>
      </w:pPr>
    </w:p>
    <w:p w14:paraId="00DA327D" w14:textId="77777777" w:rsidR="00CE5D6B" w:rsidRDefault="00CE5D6B" w:rsidP="00754C77">
      <w:pPr>
        <w:pStyle w:val="Paragrafo"/>
      </w:pPr>
    </w:p>
    <w:p w14:paraId="62924F49" w14:textId="77777777" w:rsidR="00544183" w:rsidRDefault="00544183" w:rsidP="00754C77">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32AAB78A" w14:textId="77777777" w:rsidR="001F5908" w:rsidRDefault="001F5908">
      <w:pPr>
        <w:spacing w:line="240" w:lineRule="auto"/>
        <w:jc w:val="left"/>
      </w:pPr>
    </w:p>
    <w:p w14:paraId="1AEFE859" w14:textId="77777777" w:rsidR="001F5908" w:rsidRDefault="001F5908">
      <w:pPr>
        <w:spacing w:line="240" w:lineRule="auto"/>
        <w:jc w:val="left"/>
        <w:rPr>
          <w:rFonts w:eastAsia="Arial Unicode MS" w:cs="Arial Unicode MS"/>
          <w:color w:val="000000" w:themeColor="text1"/>
          <w:u w:color="000000"/>
          <w:lang w:val="pt-PT"/>
        </w:rPr>
      </w:pPr>
    </w:p>
    <w:p w14:paraId="4ED4B6FE" w14:textId="77777777" w:rsidR="00C8046C" w:rsidRDefault="00C8046C">
      <w:pPr>
        <w:spacing w:line="240" w:lineRule="auto"/>
        <w:jc w:val="left"/>
        <w:rPr>
          <w:rFonts w:eastAsia="Arial Unicode MS" w:cs="Arial Unicode MS"/>
          <w:color w:val="000000" w:themeColor="text1"/>
          <w:u w:color="000000"/>
          <w:lang w:val="pt-PT"/>
        </w:rPr>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ED89B4A" w14:textId="77777777" w:rsidR="00761D16"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761D16">
        <w:rPr>
          <w:noProof/>
        </w:rPr>
        <w:t>1</w:t>
      </w:r>
      <w:r w:rsidR="00761D16">
        <w:rPr>
          <w:rFonts w:asciiTheme="minorHAnsi" w:eastAsiaTheme="minorEastAsia" w:hAnsiTheme="minorHAnsi"/>
          <w:b w:val="0"/>
          <w:caps w:val="0"/>
          <w:noProof/>
          <w:lang w:eastAsia="pt-BR"/>
        </w:rPr>
        <w:tab/>
      </w:r>
      <w:r w:rsidR="00761D16">
        <w:rPr>
          <w:noProof/>
        </w:rPr>
        <w:t>INTRODUÇÃO</w:t>
      </w:r>
      <w:r w:rsidR="00761D16">
        <w:rPr>
          <w:noProof/>
        </w:rPr>
        <w:tab/>
      </w:r>
      <w:r w:rsidR="00761D16">
        <w:rPr>
          <w:noProof/>
        </w:rPr>
        <w:fldChar w:fldCharType="begin"/>
      </w:r>
      <w:r w:rsidR="00761D16">
        <w:rPr>
          <w:noProof/>
        </w:rPr>
        <w:instrText xml:space="preserve"> PAGEREF _Toc529478067 \h </w:instrText>
      </w:r>
      <w:r w:rsidR="00761D16">
        <w:rPr>
          <w:noProof/>
        </w:rPr>
      </w:r>
      <w:r w:rsidR="00761D16">
        <w:rPr>
          <w:noProof/>
        </w:rPr>
        <w:fldChar w:fldCharType="separate"/>
      </w:r>
      <w:r w:rsidR="00761D16">
        <w:rPr>
          <w:noProof/>
        </w:rPr>
        <w:t>11</w:t>
      </w:r>
      <w:r w:rsidR="00761D16">
        <w:rPr>
          <w:noProof/>
        </w:rPr>
        <w:fldChar w:fldCharType="end"/>
      </w:r>
    </w:p>
    <w:p w14:paraId="46CA43EB" w14:textId="77777777" w:rsidR="00761D16" w:rsidRDefault="00761D16">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29478068 \h </w:instrText>
      </w:r>
      <w:r>
        <w:rPr>
          <w:noProof/>
        </w:rPr>
      </w:r>
      <w:r>
        <w:rPr>
          <w:noProof/>
        </w:rPr>
        <w:fldChar w:fldCharType="separate"/>
      </w:r>
      <w:r>
        <w:rPr>
          <w:noProof/>
        </w:rPr>
        <w:t>15</w:t>
      </w:r>
      <w:r>
        <w:rPr>
          <w:noProof/>
        </w:rPr>
        <w:fldChar w:fldCharType="end"/>
      </w:r>
    </w:p>
    <w:p w14:paraId="589C66A3"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1</w:t>
      </w:r>
      <w:r>
        <w:rPr>
          <w:rFonts w:asciiTheme="minorHAnsi" w:eastAsiaTheme="minorEastAsia" w:hAnsiTheme="minorHAnsi"/>
          <w:b w:val="0"/>
          <w:noProof/>
          <w:lang w:eastAsia="pt-BR"/>
        </w:rPr>
        <w:tab/>
      </w:r>
      <w:r w:rsidRPr="002562C5">
        <w:rPr>
          <w:rFonts w:cs="Arial"/>
          <w:noProof/>
        </w:rPr>
        <w:t>IBM Cloud</w:t>
      </w:r>
      <w:r>
        <w:rPr>
          <w:noProof/>
        </w:rPr>
        <w:tab/>
      </w:r>
      <w:r>
        <w:rPr>
          <w:noProof/>
        </w:rPr>
        <w:fldChar w:fldCharType="begin"/>
      </w:r>
      <w:r>
        <w:rPr>
          <w:noProof/>
        </w:rPr>
        <w:instrText xml:space="preserve"> PAGEREF _Toc529478069 \h </w:instrText>
      </w:r>
      <w:r>
        <w:rPr>
          <w:noProof/>
        </w:rPr>
      </w:r>
      <w:r>
        <w:rPr>
          <w:noProof/>
        </w:rPr>
        <w:fldChar w:fldCharType="separate"/>
      </w:r>
      <w:r>
        <w:rPr>
          <w:noProof/>
        </w:rPr>
        <w:t>15</w:t>
      </w:r>
      <w:r>
        <w:rPr>
          <w:noProof/>
        </w:rPr>
        <w:fldChar w:fldCharType="end"/>
      </w:r>
    </w:p>
    <w:p w14:paraId="031A540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1.1</w:t>
      </w:r>
      <w:r>
        <w:rPr>
          <w:rFonts w:asciiTheme="minorHAnsi" w:eastAsiaTheme="minorEastAsia" w:hAnsiTheme="minorHAnsi"/>
          <w:noProof/>
          <w:lang w:eastAsia="pt-BR"/>
        </w:rPr>
        <w:tab/>
      </w:r>
      <w:r w:rsidRPr="002562C5">
        <w:rPr>
          <w:rFonts w:cs="Arial"/>
          <w:noProof/>
        </w:rPr>
        <w:t>IBM Watson</w:t>
      </w:r>
      <w:r>
        <w:rPr>
          <w:noProof/>
        </w:rPr>
        <w:tab/>
      </w:r>
      <w:r>
        <w:rPr>
          <w:noProof/>
        </w:rPr>
        <w:fldChar w:fldCharType="begin"/>
      </w:r>
      <w:r>
        <w:rPr>
          <w:noProof/>
        </w:rPr>
        <w:instrText xml:space="preserve"> PAGEREF _Toc529478070 \h </w:instrText>
      </w:r>
      <w:r>
        <w:rPr>
          <w:noProof/>
        </w:rPr>
      </w:r>
      <w:r>
        <w:rPr>
          <w:noProof/>
        </w:rPr>
        <w:fldChar w:fldCharType="separate"/>
      </w:r>
      <w:r>
        <w:rPr>
          <w:noProof/>
        </w:rPr>
        <w:t>15</w:t>
      </w:r>
      <w:r>
        <w:rPr>
          <w:noProof/>
        </w:rPr>
        <w:fldChar w:fldCharType="end"/>
      </w:r>
    </w:p>
    <w:p w14:paraId="24158D92" w14:textId="77777777" w:rsidR="00761D16" w:rsidRDefault="00761D16">
      <w:pPr>
        <w:pStyle w:val="Sumrio4"/>
        <w:tabs>
          <w:tab w:val="left" w:pos="1200"/>
          <w:tab w:val="right" w:leader="dot" w:pos="9055"/>
        </w:tabs>
        <w:rPr>
          <w:rFonts w:asciiTheme="minorHAnsi" w:eastAsiaTheme="minorEastAsia" w:hAnsiTheme="minorHAnsi"/>
          <w:noProof/>
          <w:lang w:eastAsia="pt-BR"/>
        </w:rPr>
      </w:pPr>
      <w:r w:rsidRPr="002562C5">
        <w:rPr>
          <w:rFonts w:cs="Arial"/>
          <w:noProof/>
        </w:rPr>
        <w:t>2.1.1.1</w:t>
      </w:r>
      <w:r>
        <w:rPr>
          <w:rFonts w:asciiTheme="minorHAnsi" w:eastAsiaTheme="minorEastAsia" w:hAnsiTheme="minorHAnsi"/>
          <w:noProof/>
          <w:lang w:eastAsia="pt-BR"/>
        </w:rPr>
        <w:tab/>
      </w:r>
      <w:r w:rsidRPr="002562C5">
        <w:rPr>
          <w:rFonts w:cs="Arial"/>
          <w:noProof/>
        </w:rPr>
        <w:t>Watson Assistant</w:t>
      </w:r>
      <w:r>
        <w:rPr>
          <w:noProof/>
        </w:rPr>
        <w:tab/>
      </w:r>
      <w:r>
        <w:rPr>
          <w:noProof/>
        </w:rPr>
        <w:fldChar w:fldCharType="begin"/>
      </w:r>
      <w:r>
        <w:rPr>
          <w:noProof/>
        </w:rPr>
        <w:instrText xml:space="preserve"> PAGEREF _Toc529478071 \h </w:instrText>
      </w:r>
      <w:r>
        <w:rPr>
          <w:noProof/>
        </w:rPr>
      </w:r>
      <w:r>
        <w:rPr>
          <w:noProof/>
        </w:rPr>
        <w:fldChar w:fldCharType="separate"/>
      </w:r>
      <w:r>
        <w:rPr>
          <w:noProof/>
        </w:rPr>
        <w:t>17</w:t>
      </w:r>
      <w:r>
        <w:rPr>
          <w:noProof/>
        </w:rPr>
        <w:fldChar w:fldCharType="end"/>
      </w:r>
    </w:p>
    <w:p w14:paraId="69E4E06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2</w:t>
      </w:r>
      <w:r>
        <w:rPr>
          <w:rFonts w:asciiTheme="minorHAnsi" w:eastAsiaTheme="minorEastAsia" w:hAnsiTheme="minorHAnsi"/>
          <w:b w:val="0"/>
          <w:noProof/>
          <w:lang w:eastAsia="pt-BR"/>
        </w:rPr>
        <w:tab/>
      </w:r>
      <w:r w:rsidRPr="002562C5">
        <w:rPr>
          <w:rFonts w:cs="Arial"/>
          <w:noProof/>
        </w:rPr>
        <w:t>Aplicativos de Troca de Mensagens</w:t>
      </w:r>
      <w:r>
        <w:rPr>
          <w:noProof/>
        </w:rPr>
        <w:tab/>
      </w:r>
      <w:r>
        <w:rPr>
          <w:noProof/>
        </w:rPr>
        <w:fldChar w:fldCharType="begin"/>
      </w:r>
      <w:r>
        <w:rPr>
          <w:noProof/>
        </w:rPr>
        <w:instrText xml:space="preserve"> PAGEREF _Toc529478072 \h </w:instrText>
      </w:r>
      <w:r>
        <w:rPr>
          <w:noProof/>
        </w:rPr>
      </w:r>
      <w:r>
        <w:rPr>
          <w:noProof/>
        </w:rPr>
        <w:fldChar w:fldCharType="separate"/>
      </w:r>
      <w:r>
        <w:rPr>
          <w:noProof/>
        </w:rPr>
        <w:t>21</w:t>
      </w:r>
      <w:r>
        <w:rPr>
          <w:noProof/>
        </w:rPr>
        <w:fldChar w:fldCharType="end"/>
      </w:r>
    </w:p>
    <w:p w14:paraId="0C81890B"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73 \h </w:instrText>
      </w:r>
      <w:r>
        <w:rPr>
          <w:noProof/>
        </w:rPr>
      </w:r>
      <w:r>
        <w:rPr>
          <w:noProof/>
        </w:rPr>
        <w:fldChar w:fldCharType="separate"/>
      </w:r>
      <w:r>
        <w:rPr>
          <w:noProof/>
        </w:rPr>
        <w:t>22</w:t>
      </w:r>
      <w:r>
        <w:rPr>
          <w:noProof/>
        </w:rPr>
        <w:fldChar w:fldCharType="end"/>
      </w:r>
    </w:p>
    <w:p w14:paraId="6073124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74 \h </w:instrText>
      </w:r>
      <w:r>
        <w:rPr>
          <w:noProof/>
        </w:rPr>
      </w:r>
      <w:r>
        <w:rPr>
          <w:noProof/>
        </w:rPr>
        <w:fldChar w:fldCharType="separate"/>
      </w:r>
      <w:r>
        <w:rPr>
          <w:noProof/>
        </w:rPr>
        <w:t>23</w:t>
      </w:r>
      <w:r>
        <w:rPr>
          <w:noProof/>
        </w:rPr>
        <w:fldChar w:fldCharType="end"/>
      </w:r>
    </w:p>
    <w:p w14:paraId="39904EB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3</w:t>
      </w:r>
      <w:r>
        <w:rPr>
          <w:rFonts w:asciiTheme="minorHAnsi" w:eastAsiaTheme="minorEastAsia" w:hAnsiTheme="minorHAnsi"/>
          <w:b w:val="0"/>
          <w:noProof/>
          <w:lang w:eastAsia="pt-BR"/>
        </w:rPr>
        <w:tab/>
      </w:r>
      <w:r w:rsidRPr="002562C5">
        <w:rPr>
          <w:rFonts w:cs="Arial"/>
          <w:noProof/>
        </w:rPr>
        <w:t>Back4App</w:t>
      </w:r>
      <w:r>
        <w:rPr>
          <w:noProof/>
        </w:rPr>
        <w:tab/>
      </w:r>
      <w:r>
        <w:rPr>
          <w:noProof/>
        </w:rPr>
        <w:fldChar w:fldCharType="begin"/>
      </w:r>
      <w:r>
        <w:rPr>
          <w:noProof/>
        </w:rPr>
        <w:instrText xml:space="preserve"> PAGEREF _Toc529478075 \h </w:instrText>
      </w:r>
      <w:r>
        <w:rPr>
          <w:noProof/>
        </w:rPr>
      </w:r>
      <w:r>
        <w:rPr>
          <w:noProof/>
        </w:rPr>
        <w:fldChar w:fldCharType="separate"/>
      </w:r>
      <w:r>
        <w:rPr>
          <w:noProof/>
        </w:rPr>
        <w:t>25</w:t>
      </w:r>
      <w:r>
        <w:rPr>
          <w:noProof/>
        </w:rPr>
        <w:fldChar w:fldCharType="end"/>
      </w:r>
    </w:p>
    <w:p w14:paraId="702862B2"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4</w:t>
      </w:r>
      <w:r>
        <w:rPr>
          <w:rFonts w:asciiTheme="minorHAnsi" w:eastAsiaTheme="minorEastAsia" w:hAnsiTheme="minorHAnsi"/>
          <w:b w:val="0"/>
          <w:noProof/>
          <w:lang w:eastAsia="pt-BR"/>
        </w:rPr>
        <w:tab/>
      </w:r>
      <w:r w:rsidRPr="002562C5">
        <w:rPr>
          <w:rFonts w:cs="Arial"/>
          <w:noProof/>
        </w:rPr>
        <w:t>VPS Hosting</w:t>
      </w:r>
      <w:r>
        <w:rPr>
          <w:noProof/>
        </w:rPr>
        <w:tab/>
      </w:r>
      <w:r>
        <w:rPr>
          <w:noProof/>
        </w:rPr>
        <w:fldChar w:fldCharType="begin"/>
      </w:r>
      <w:r>
        <w:rPr>
          <w:noProof/>
        </w:rPr>
        <w:instrText xml:space="preserve"> PAGEREF _Toc529478076 \h </w:instrText>
      </w:r>
      <w:r>
        <w:rPr>
          <w:noProof/>
        </w:rPr>
      </w:r>
      <w:r>
        <w:rPr>
          <w:noProof/>
        </w:rPr>
        <w:fldChar w:fldCharType="separate"/>
      </w:r>
      <w:r>
        <w:rPr>
          <w:noProof/>
        </w:rPr>
        <w:t>27</w:t>
      </w:r>
      <w:r>
        <w:rPr>
          <w:noProof/>
        </w:rPr>
        <w:fldChar w:fldCharType="end"/>
      </w:r>
    </w:p>
    <w:p w14:paraId="585F4AE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1</w:t>
      </w:r>
      <w:r>
        <w:rPr>
          <w:rFonts w:asciiTheme="minorHAnsi" w:eastAsiaTheme="minorEastAsia" w:hAnsiTheme="minorHAnsi"/>
          <w:noProof/>
          <w:lang w:eastAsia="pt-BR"/>
        </w:rPr>
        <w:tab/>
      </w:r>
      <w:r w:rsidRPr="002562C5">
        <w:rPr>
          <w:rFonts w:cs="Arial"/>
          <w:noProof/>
        </w:rPr>
        <w:t>DigitalOcean Droplet</w:t>
      </w:r>
      <w:r>
        <w:rPr>
          <w:noProof/>
        </w:rPr>
        <w:tab/>
      </w:r>
      <w:r>
        <w:rPr>
          <w:noProof/>
        </w:rPr>
        <w:fldChar w:fldCharType="begin"/>
      </w:r>
      <w:r>
        <w:rPr>
          <w:noProof/>
        </w:rPr>
        <w:instrText xml:space="preserve"> PAGEREF _Toc529478077 \h </w:instrText>
      </w:r>
      <w:r>
        <w:rPr>
          <w:noProof/>
        </w:rPr>
      </w:r>
      <w:r>
        <w:rPr>
          <w:noProof/>
        </w:rPr>
        <w:fldChar w:fldCharType="separate"/>
      </w:r>
      <w:r>
        <w:rPr>
          <w:noProof/>
        </w:rPr>
        <w:t>27</w:t>
      </w:r>
      <w:r>
        <w:rPr>
          <w:noProof/>
        </w:rPr>
        <w:fldChar w:fldCharType="end"/>
      </w:r>
    </w:p>
    <w:p w14:paraId="5AC9BD6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2</w:t>
      </w:r>
      <w:r>
        <w:rPr>
          <w:rFonts w:asciiTheme="minorHAnsi" w:eastAsiaTheme="minorEastAsia" w:hAnsiTheme="minorHAnsi"/>
          <w:noProof/>
          <w:lang w:eastAsia="pt-BR"/>
        </w:rPr>
        <w:tab/>
      </w:r>
      <w:r w:rsidRPr="002562C5">
        <w:rPr>
          <w:rFonts w:cs="Arial"/>
          <w:noProof/>
        </w:rPr>
        <w:t>Heroku Dyno</w:t>
      </w:r>
      <w:r>
        <w:rPr>
          <w:noProof/>
        </w:rPr>
        <w:tab/>
      </w:r>
      <w:r>
        <w:rPr>
          <w:noProof/>
        </w:rPr>
        <w:fldChar w:fldCharType="begin"/>
      </w:r>
      <w:r>
        <w:rPr>
          <w:noProof/>
        </w:rPr>
        <w:instrText xml:space="preserve"> PAGEREF _Toc529478078 \h </w:instrText>
      </w:r>
      <w:r>
        <w:rPr>
          <w:noProof/>
        </w:rPr>
      </w:r>
      <w:r>
        <w:rPr>
          <w:noProof/>
        </w:rPr>
        <w:fldChar w:fldCharType="separate"/>
      </w:r>
      <w:r>
        <w:rPr>
          <w:noProof/>
        </w:rPr>
        <w:t>28</w:t>
      </w:r>
      <w:r>
        <w:rPr>
          <w:noProof/>
        </w:rPr>
        <w:fldChar w:fldCharType="end"/>
      </w:r>
    </w:p>
    <w:p w14:paraId="08744D2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5</w:t>
      </w:r>
      <w:r>
        <w:rPr>
          <w:rFonts w:asciiTheme="minorHAnsi" w:eastAsiaTheme="minorEastAsia" w:hAnsiTheme="minorHAnsi"/>
          <w:b w:val="0"/>
          <w:noProof/>
          <w:lang w:eastAsia="pt-BR"/>
        </w:rPr>
        <w:tab/>
      </w:r>
      <w:r w:rsidRPr="002562C5">
        <w:rPr>
          <w:rFonts w:cs="Arial"/>
          <w:noProof/>
        </w:rPr>
        <w:t>Selenium WebDriver</w:t>
      </w:r>
      <w:r>
        <w:rPr>
          <w:noProof/>
        </w:rPr>
        <w:tab/>
      </w:r>
      <w:r>
        <w:rPr>
          <w:noProof/>
        </w:rPr>
        <w:fldChar w:fldCharType="begin"/>
      </w:r>
      <w:r>
        <w:rPr>
          <w:noProof/>
        </w:rPr>
        <w:instrText xml:space="preserve"> PAGEREF _Toc529478079 \h </w:instrText>
      </w:r>
      <w:r>
        <w:rPr>
          <w:noProof/>
        </w:rPr>
      </w:r>
      <w:r>
        <w:rPr>
          <w:noProof/>
        </w:rPr>
        <w:fldChar w:fldCharType="separate"/>
      </w:r>
      <w:r>
        <w:rPr>
          <w:noProof/>
        </w:rPr>
        <w:t>30</w:t>
      </w:r>
      <w:r>
        <w:rPr>
          <w:noProof/>
        </w:rPr>
        <w:fldChar w:fldCharType="end"/>
      </w:r>
    </w:p>
    <w:p w14:paraId="70C062C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6</w:t>
      </w:r>
      <w:r>
        <w:rPr>
          <w:rFonts w:asciiTheme="minorHAnsi" w:eastAsiaTheme="minorEastAsia" w:hAnsiTheme="minorHAnsi"/>
          <w:b w:val="0"/>
          <w:noProof/>
          <w:lang w:eastAsia="pt-BR"/>
        </w:rPr>
        <w:tab/>
      </w:r>
      <w:r w:rsidRPr="002562C5">
        <w:rPr>
          <w:rFonts w:cs="Arial"/>
          <w:noProof/>
        </w:rPr>
        <w:t>Kanban</w:t>
      </w:r>
      <w:r>
        <w:rPr>
          <w:noProof/>
        </w:rPr>
        <w:tab/>
      </w:r>
      <w:r>
        <w:rPr>
          <w:noProof/>
        </w:rPr>
        <w:fldChar w:fldCharType="begin"/>
      </w:r>
      <w:r>
        <w:rPr>
          <w:noProof/>
        </w:rPr>
        <w:instrText xml:space="preserve"> PAGEREF _Toc529478080 \h </w:instrText>
      </w:r>
      <w:r>
        <w:rPr>
          <w:noProof/>
        </w:rPr>
      </w:r>
      <w:r>
        <w:rPr>
          <w:noProof/>
        </w:rPr>
        <w:fldChar w:fldCharType="separate"/>
      </w:r>
      <w:r>
        <w:rPr>
          <w:noProof/>
        </w:rPr>
        <w:t>31</w:t>
      </w:r>
      <w:r>
        <w:rPr>
          <w:noProof/>
        </w:rPr>
        <w:fldChar w:fldCharType="end"/>
      </w:r>
    </w:p>
    <w:p w14:paraId="1F9A3A12" w14:textId="77777777" w:rsidR="00761D16" w:rsidRDefault="00761D16">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29478081 \h </w:instrText>
      </w:r>
      <w:r>
        <w:rPr>
          <w:noProof/>
        </w:rPr>
      </w:r>
      <w:r>
        <w:rPr>
          <w:noProof/>
        </w:rPr>
        <w:fldChar w:fldCharType="separate"/>
      </w:r>
      <w:r>
        <w:rPr>
          <w:noProof/>
        </w:rPr>
        <w:t>32</w:t>
      </w:r>
      <w:r>
        <w:rPr>
          <w:noProof/>
        </w:rPr>
        <w:fldChar w:fldCharType="end"/>
      </w:r>
    </w:p>
    <w:p w14:paraId="7AB28CFE"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1</w:t>
      </w:r>
      <w:r>
        <w:rPr>
          <w:rFonts w:asciiTheme="minorHAnsi" w:eastAsiaTheme="minorEastAsia" w:hAnsiTheme="minorHAnsi"/>
          <w:b w:val="0"/>
          <w:noProof/>
          <w:lang w:eastAsia="pt-BR"/>
        </w:rPr>
        <w:tab/>
      </w:r>
      <w:r w:rsidRPr="002562C5">
        <w:rPr>
          <w:rFonts w:cs="Arial"/>
          <w:noProof/>
        </w:rPr>
        <w:t>Interface</w:t>
      </w:r>
      <w:r>
        <w:rPr>
          <w:noProof/>
        </w:rPr>
        <w:tab/>
      </w:r>
      <w:r>
        <w:rPr>
          <w:noProof/>
        </w:rPr>
        <w:fldChar w:fldCharType="begin"/>
      </w:r>
      <w:r>
        <w:rPr>
          <w:noProof/>
        </w:rPr>
        <w:instrText xml:space="preserve"> PAGEREF _Toc529478082 \h </w:instrText>
      </w:r>
      <w:r>
        <w:rPr>
          <w:noProof/>
        </w:rPr>
      </w:r>
      <w:r>
        <w:rPr>
          <w:noProof/>
        </w:rPr>
        <w:fldChar w:fldCharType="separate"/>
      </w:r>
      <w:r>
        <w:rPr>
          <w:noProof/>
        </w:rPr>
        <w:t>33</w:t>
      </w:r>
      <w:r>
        <w:rPr>
          <w:noProof/>
        </w:rPr>
        <w:fldChar w:fldCharType="end"/>
      </w:r>
    </w:p>
    <w:p w14:paraId="2ED7DEEA"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83 \h </w:instrText>
      </w:r>
      <w:r>
        <w:rPr>
          <w:noProof/>
        </w:rPr>
      </w:r>
      <w:r>
        <w:rPr>
          <w:noProof/>
        </w:rPr>
        <w:fldChar w:fldCharType="separate"/>
      </w:r>
      <w:r>
        <w:rPr>
          <w:noProof/>
        </w:rPr>
        <w:t>34</w:t>
      </w:r>
      <w:r>
        <w:rPr>
          <w:noProof/>
        </w:rPr>
        <w:fldChar w:fldCharType="end"/>
      </w:r>
    </w:p>
    <w:p w14:paraId="2A8F8D8D"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84 \h </w:instrText>
      </w:r>
      <w:r>
        <w:rPr>
          <w:noProof/>
        </w:rPr>
      </w:r>
      <w:r>
        <w:rPr>
          <w:noProof/>
        </w:rPr>
        <w:fldChar w:fldCharType="separate"/>
      </w:r>
      <w:r>
        <w:rPr>
          <w:noProof/>
        </w:rPr>
        <w:t>35</w:t>
      </w:r>
      <w:r>
        <w:rPr>
          <w:noProof/>
        </w:rPr>
        <w:fldChar w:fldCharType="end"/>
      </w:r>
    </w:p>
    <w:p w14:paraId="60362C3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2</w:t>
      </w:r>
      <w:r>
        <w:rPr>
          <w:rFonts w:asciiTheme="minorHAnsi" w:eastAsiaTheme="minorEastAsia" w:hAnsiTheme="minorHAnsi"/>
          <w:b w:val="0"/>
          <w:noProof/>
          <w:lang w:eastAsia="pt-BR"/>
        </w:rPr>
        <w:tab/>
      </w:r>
      <w:r w:rsidRPr="002562C5">
        <w:rPr>
          <w:rFonts w:cs="Arial"/>
          <w:noProof/>
        </w:rPr>
        <w:t>Banco de Dados</w:t>
      </w:r>
      <w:r>
        <w:rPr>
          <w:noProof/>
        </w:rPr>
        <w:tab/>
      </w:r>
      <w:r>
        <w:rPr>
          <w:noProof/>
        </w:rPr>
        <w:fldChar w:fldCharType="begin"/>
      </w:r>
      <w:r>
        <w:rPr>
          <w:noProof/>
        </w:rPr>
        <w:instrText xml:space="preserve"> PAGEREF _Toc529478085 \h </w:instrText>
      </w:r>
      <w:r>
        <w:rPr>
          <w:noProof/>
        </w:rPr>
      </w:r>
      <w:r>
        <w:rPr>
          <w:noProof/>
        </w:rPr>
        <w:fldChar w:fldCharType="separate"/>
      </w:r>
      <w:r>
        <w:rPr>
          <w:noProof/>
        </w:rPr>
        <w:t>37</w:t>
      </w:r>
      <w:r>
        <w:rPr>
          <w:noProof/>
        </w:rPr>
        <w:fldChar w:fldCharType="end"/>
      </w:r>
    </w:p>
    <w:p w14:paraId="194A491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3</w:t>
      </w:r>
      <w:r>
        <w:rPr>
          <w:rFonts w:asciiTheme="minorHAnsi" w:eastAsiaTheme="minorEastAsia" w:hAnsiTheme="minorHAnsi"/>
          <w:b w:val="0"/>
          <w:noProof/>
          <w:lang w:eastAsia="pt-BR"/>
        </w:rPr>
        <w:tab/>
      </w:r>
      <w:r w:rsidRPr="002562C5">
        <w:rPr>
          <w:rFonts w:cs="Arial"/>
          <w:noProof/>
        </w:rPr>
        <w:t>Entendimento de Linguagem Natural</w:t>
      </w:r>
      <w:r>
        <w:rPr>
          <w:noProof/>
        </w:rPr>
        <w:tab/>
      </w:r>
      <w:r>
        <w:rPr>
          <w:noProof/>
        </w:rPr>
        <w:fldChar w:fldCharType="begin"/>
      </w:r>
      <w:r>
        <w:rPr>
          <w:noProof/>
        </w:rPr>
        <w:instrText xml:space="preserve"> PAGEREF _Toc529478086 \h </w:instrText>
      </w:r>
      <w:r>
        <w:rPr>
          <w:noProof/>
        </w:rPr>
      </w:r>
      <w:r>
        <w:rPr>
          <w:noProof/>
        </w:rPr>
        <w:fldChar w:fldCharType="separate"/>
      </w:r>
      <w:r>
        <w:rPr>
          <w:noProof/>
        </w:rPr>
        <w:t>39</w:t>
      </w:r>
      <w:r>
        <w:rPr>
          <w:noProof/>
        </w:rPr>
        <w:fldChar w:fldCharType="end"/>
      </w:r>
    </w:p>
    <w:p w14:paraId="51E1CEEA"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4</w:t>
      </w:r>
      <w:r>
        <w:rPr>
          <w:rFonts w:asciiTheme="minorHAnsi" w:eastAsiaTheme="minorEastAsia" w:hAnsiTheme="minorHAnsi"/>
          <w:b w:val="0"/>
          <w:noProof/>
          <w:lang w:eastAsia="pt-BR"/>
        </w:rPr>
        <w:tab/>
      </w:r>
      <w:r w:rsidRPr="002562C5">
        <w:rPr>
          <w:rFonts w:cs="Arial"/>
          <w:noProof/>
        </w:rPr>
        <w:t>Assistente Pessoal</w:t>
      </w:r>
      <w:r>
        <w:rPr>
          <w:noProof/>
        </w:rPr>
        <w:tab/>
      </w:r>
      <w:r>
        <w:rPr>
          <w:noProof/>
        </w:rPr>
        <w:fldChar w:fldCharType="begin"/>
      </w:r>
      <w:r>
        <w:rPr>
          <w:noProof/>
        </w:rPr>
        <w:instrText xml:space="preserve"> PAGEREF _Toc529478087 \h </w:instrText>
      </w:r>
      <w:r>
        <w:rPr>
          <w:noProof/>
        </w:rPr>
      </w:r>
      <w:r>
        <w:rPr>
          <w:noProof/>
        </w:rPr>
        <w:fldChar w:fldCharType="separate"/>
      </w:r>
      <w:r>
        <w:rPr>
          <w:noProof/>
        </w:rPr>
        <w:t>42</w:t>
      </w:r>
      <w:r>
        <w:rPr>
          <w:noProof/>
        </w:rPr>
        <w:fldChar w:fldCharType="end"/>
      </w:r>
    </w:p>
    <w:p w14:paraId="5ECBDA9F"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5</w:t>
      </w:r>
      <w:r>
        <w:rPr>
          <w:rFonts w:asciiTheme="minorHAnsi" w:eastAsiaTheme="minorEastAsia" w:hAnsiTheme="minorHAnsi"/>
          <w:b w:val="0"/>
          <w:noProof/>
          <w:lang w:eastAsia="pt-BR"/>
        </w:rPr>
        <w:tab/>
      </w:r>
      <w:r w:rsidRPr="002562C5">
        <w:rPr>
          <w:rFonts w:cs="Arial"/>
          <w:noProof/>
        </w:rPr>
        <w:t>Indexador de Bots</w:t>
      </w:r>
      <w:r>
        <w:rPr>
          <w:noProof/>
        </w:rPr>
        <w:tab/>
      </w:r>
      <w:r>
        <w:rPr>
          <w:noProof/>
        </w:rPr>
        <w:fldChar w:fldCharType="begin"/>
      </w:r>
      <w:r>
        <w:rPr>
          <w:noProof/>
        </w:rPr>
        <w:instrText xml:space="preserve"> PAGEREF _Toc529478088 \h </w:instrText>
      </w:r>
      <w:r>
        <w:rPr>
          <w:noProof/>
        </w:rPr>
      </w:r>
      <w:r>
        <w:rPr>
          <w:noProof/>
        </w:rPr>
        <w:fldChar w:fldCharType="separate"/>
      </w:r>
      <w:r>
        <w:rPr>
          <w:noProof/>
        </w:rPr>
        <w:t>43</w:t>
      </w:r>
      <w:r>
        <w:rPr>
          <w:noProof/>
        </w:rPr>
        <w:fldChar w:fldCharType="end"/>
      </w:r>
    </w:p>
    <w:p w14:paraId="4D8EEA04"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6</w:t>
      </w:r>
      <w:r>
        <w:rPr>
          <w:rFonts w:asciiTheme="minorHAnsi" w:eastAsiaTheme="minorEastAsia" w:hAnsiTheme="minorHAnsi"/>
          <w:b w:val="0"/>
          <w:noProof/>
          <w:lang w:eastAsia="pt-BR"/>
        </w:rPr>
        <w:tab/>
      </w:r>
      <w:r w:rsidRPr="002562C5">
        <w:rPr>
          <w:rFonts w:cs="Arial"/>
          <w:noProof/>
        </w:rPr>
        <w:t>Bots Scrapers</w:t>
      </w:r>
      <w:r>
        <w:rPr>
          <w:noProof/>
        </w:rPr>
        <w:tab/>
      </w:r>
      <w:r>
        <w:rPr>
          <w:noProof/>
        </w:rPr>
        <w:fldChar w:fldCharType="begin"/>
      </w:r>
      <w:r>
        <w:rPr>
          <w:noProof/>
        </w:rPr>
        <w:instrText xml:space="preserve"> PAGEREF _Toc529478089 \h </w:instrText>
      </w:r>
      <w:r>
        <w:rPr>
          <w:noProof/>
        </w:rPr>
      </w:r>
      <w:r>
        <w:rPr>
          <w:noProof/>
        </w:rPr>
        <w:fldChar w:fldCharType="separate"/>
      </w:r>
      <w:r>
        <w:rPr>
          <w:noProof/>
        </w:rPr>
        <w:t>44</w:t>
      </w:r>
      <w:r>
        <w:rPr>
          <w:noProof/>
        </w:rPr>
        <w:fldChar w:fldCharType="end"/>
      </w:r>
    </w:p>
    <w:p w14:paraId="7EB476A3"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1</w:t>
      </w:r>
      <w:r>
        <w:rPr>
          <w:rFonts w:asciiTheme="minorHAnsi" w:eastAsiaTheme="minorEastAsia" w:hAnsiTheme="minorHAnsi"/>
          <w:noProof/>
          <w:lang w:eastAsia="pt-BR"/>
        </w:rPr>
        <w:tab/>
      </w:r>
      <w:r w:rsidRPr="002562C5">
        <w:rPr>
          <w:rFonts w:cs="Arial"/>
          <w:noProof/>
        </w:rPr>
        <w:t>BotSagres</w:t>
      </w:r>
      <w:r>
        <w:rPr>
          <w:noProof/>
        </w:rPr>
        <w:tab/>
      </w:r>
      <w:r>
        <w:rPr>
          <w:noProof/>
        </w:rPr>
        <w:fldChar w:fldCharType="begin"/>
      </w:r>
      <w:r>
        <w:rPr>
          <w:noProof/>
        </w:rPr>
        <w:instrText xml:space="preserve"> PAGEREF _Toc529478090 \h </w:instrText>
      </w:r>
      <w:r>
        <w:rPr>
          <w:noProof/>
        </w:rPr>
      </w:r>
      <w:r>
        <w:rPr>
          <w:noProof/>
        </w:rPr>
        <w:fldChar w:fldCharType="separate"/>
      </w:r>
      <w:r>
        <w:rPr>
          <w:noProof/>
        </w:rPr>
        <w:t>45</w:t>
      </w:r>
      <w:r>
        <w:rPr>
          <w:noProof/>
        </w:rPr>
        <w:fldChar w:fldCharType="end"/>
      </w:r>
    </w:p>
    <w:p w14:paraId="6C384D96"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2</w:t>
      </w:r>
      <w:r>
        <w:rPr>
          <w:rFonts w:asciiTheme="minorHAnsi" w:eastAsiaTheme="minorEastAsia" w:hAnsiTheme="minorHAnsi"/>
          <w:noProof/>
          <w:lang w:eastAsia="pt-BR"/>
        </w:rPr>
        <w:tab/>
      </w:r>
      <w:r w:rsidRPr="002562C5">
        <w:rPr>
          <w:rFonts w:cs="Arial"/>
          <w:noProof/>
        </w:rPr>
        <w:t>BotUESC</w:t>
      </w:r>
      <w:r>
        <w:rPr>
          <w:noProof/>
        </w:rPr>
        <w:tab/>
      </w:r>
      <w:r>
        <w:rPr>
          <w:noProof/>
        </w:rPr>
        <w:fldChar w:fldCharType="begin"/>
      </w:r>
      <w:r>
        <w:rPr>
          <w:noProof/>
        </w:rPr>
        <w:instrText xml:space="preserve"> PAGEREF _Toc529478091 \h </w:instrText>
      </w:r>
      <w:r>
        <w:rPr>
          <w:noProof/>
        </w:rPr>
      </w:r>
      <w:r>
        <w:rPr>
          <w:noProof/>
        </w:rPr>
        <w:fldChar w:fldCharType="separate"/>
      </w:r>
      <w:r>
        <w:rPr>
          <w:noProof/>
        </w:rPr>
        <w:t>46</w:t>
      </w:r>
      <w:r>
        <w:rPr>
          <w:noProof/>
        </w:rPr>
        <w:fldChar w:fldCharType="end"/>
      </w:r>
    </w:p>
    <w:p w14:paraId="470575CB" w14:textId="77777777" w:rsidR="00761D16" w:rsidRDefault="00761D16">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29478092 \h </w:instrText>
      </w:r>
      <w:r>
        <w:rPr>
          <w:noProof/>
        </w:rPr>
      </w:r>
      <w:r>
        <w:rPr>
          <w:noProof/>
        </w:rPr>
        <w:fldChar w:fldCharType="separate"/>
      </w:r>
      <w:r>
        <w:rPr>
          <w:noProof/>
        </w:rPr>
        <w:t>48</w:t>
      </w:r>
      <w:r>
        <w:rPr>
          <w:noProof/>
        </w:rPr>
        <w:fldChar w:fldCharType="end"/>
      </w:r>
    </w:p>
    <w:p w14:paraId="3784C1CA" w14:textId="77777777" w:rsidR="00761D16" w:rsidRDefault="00761D16">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29478093 \h </w:instrText>
      </w:r>
      <w:r>
        <w:rPr>
          <w:noProof/>
        </w:rPr>
      </w:r>
      <w:r>
        <w:rPr>
          <w:noProof/>
        </w:rPr>
        <w:fldChar w:fldCharType="separate"/>
      </w:r>
      <w:r>
        <w:rPr>
          <w:noProof/>
        </w:rPr>
        <w:t>53</w:t>
      </w:r>
      <w:r>
        <w:rPr>
          <w:noProof/>
        </w:rPr>
        <w:fldChar w:fldCharType="end"/>
      </w:r>
    </w:p>
    <w:p w14:paraId="7B0B4270" w14:textId="77777777" w:rsidR="00761D16" w:rsidRDefault="00761D16">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29478094 \h </w:instrText>
      </w:r>
      <w:r>
        <w:rPr>
          <w:noProof/>
        </w:rPr>
      </w:r>
      <w:r>
        <w:rPr>
          <w:noProof/>
        </w:rPr>
        <w:fldChar w:fldCharType="separate"/>
      </w:r>
      <w:r>
        <w:rPr>
          <w:noProof/>
        </w:rPr>
        <w:t>54</w:t>
      </w:r>
      <w:r>
        <w:rPr>
          <w:noProof/>
        </w:rPr>
        <w:fldChar w:fldCharType="end"/>
      </w:r>
    </w:p>
    <w:p w14:paraId="7A00BDA4" w14:textId="77777777" w:rsidR="00761D16" w:rsidRDefault="00761D16">
      <w:pPr>
        <w:pStyle w:val="Sumrio1"/>
        <w:rPr>
          <w:rFonts w:asciiTheme="minorHAnsi" w:eastAsiaTheme="minorEastAsia" w:hAnsiTheme="minorHAnsi"/>
          <w:b w:val="0"/>
          <w:caps w:val="0"/>
          <w:noProof/>
          <w:lang w:eastAsia="pt-BR"/>
        </w:rPr>
      </w:pPr>
      <w:r>
        <w:rPr>
          <w:noProof/>
        </w:rPr>
        <w:t>APÊNDICE A – Código Fonte do bot do Telegram</w:t>
      </w:r>
      <w:r>
        <w:rPr>
          <w:noProof/>
        </w:rPr>
        <w:tab/>
      </w:r>
      <w:r>
        <w:rPr>
          <w:noProof/>
        </w:rPr>
        <w:fldChar w:fldCharType="begin"/>
      </w:r>
      <w:r>
        <w:rPr>
          <w:noProof/>
        </w:rPr>
        <w:instrText xml:space="preserve"> PAGEREF _Toc529478095 \h </w:instrText>
      </w:r>
      <w:r>
        <w:rPr>
          <w:noProof/>
        </w:rPr>
      </w:r>
      <w:r>
        <w:rPr>
          <w:noProof/>
        </w:rPr>
        <w:fldChar w:fldCharType="separate"/>
      </w:r>
      <w:r>
        <w:rPr>
          <w:noProof/>
        </w:rPr>
        <w:t>57</w:t>
      </w:r>
      <w:r>
        <w:rPr>
          <w:noProof/>
        </w:rPr>
        <w:fldChar w:fldCharType="end"/>
      </w:r>
    </w:p>
    <w:p w14:paraId="09783FA2" w14:textId="77777777" w:rsidR="00761D16" w:rsidRDefault="00761D16">
      <w:pPr>
        <w:pStyle w:val="Sumrio1"/>
        <w:rPr>
          <w:rFonts w:asciiTheme="minorHAnsi" w:eastAsiaTheme="minorEastAsia" w:hAnsiTheme="minorHAnsi"/>
          <w:b w:val="0"/>
          <w:caps w:val="0"/>
          <w:noProof/>
          <w:lang w:eastAsia="pt-BR"/>
        </w:rPr>
      </w:pPr>
      <w:r w:rsidRPr="002562C5">
        <w:rPr>
          <w:rFonts w:eastAsia="Arial Unicode MS"/>
          <w:noProof/>
          <w:u w:color="000000"/>
          <w:lang w:val="pt-PT"/>
        </w:rPr>
        <w:t>APÊNDICE B – Código Fonte do bot do Messenger</w:t>
      </w:r>
      <w:r>
        <w:rPr>
          <w:noProof/>
        </w:rPr>
        <w:tab/>
      </w:r>
      <w:r>
        <w:rPr>
          <w:noProof/>
        </w:rPr>
        <w:fldChar w:fldCharType="begin"/>
      </w:r>
      <w:r>
        <w:rPr>
          <w:noProof/>
        </w:rPr>
        <w:instrText xml:space="preserve"> PAGEREF _Toc529478096 \h </w:instrText>
      </w:r>
      <w:r>
        <w:rPr>
          <w:noProof/>
        </w:rPr>
      </w:r>
      <w:r>
        <w:rPr>
          <w:noProof/>
        </w:rPr>
        <w:fldChar w:fldCharType="separate"/>
      </w:r>
      <w:r>
        <w:rPr>
          <w:noProof/>
        </w:rPr>
        <w:t>61</w:t>
      </w:r>
      <w:r>
        <w:rPr>
          <w:noProof/>
        </w:rPr>
        <w:fldChar w:fldCharType="end"/>
      </w:r>
    </w:p>
    <w:p w14:paraId="652DD17D" w14:textId="77777777" w:rsidR="00761D16" w:rsidRDefault="00761D16">
      <w:pPr>
        <w:pStyle w:val="Sumrio1"/>
        <w:rPr>
          <w:rFonts w:asciiTheme="minorHAnsi" w:eastAsiaTheme="minorEastAsia" w:hAnsiTheme="minorHAnsi"/>
          <w:b w:val="0"/>
          <w:caps w:val="0"/>
          <w:noProof/>
          <w:lang w:eastAsia="pt-BR"/>
        </w:rPr>
      </w:pPr>
      <w:r w:rsidRPr="002562C5">
        <w:rPr>
          <w:rFonts w:eastAsia="Times New Roman"/>
          <w:noProof/>
          <w:lang w:eastAsia="pt-BR"/>
        </w:rPr>
        <w:t>APÊNDICE C – Código Fonte das Cloud Functions do Back4App</w:t>
      </w:r>
      <w:r>
        <w:rPr>
          <w:noProof/>
        </w:rPr>
        <w:tab/>
      </w:r>
      <w:r>
        <w:rPr>
          <w:noProof/>
        </w:rPr>
        <w:fldChar w:fldCharType="begin"/>
      </w:r>
      <w:r>
        <w:rPr>
          <w:noProof/>
        </w:rPr>
        <w:instrText xml:space="preserve"> PAGEREF _Toc529478097 \h </w:instrText>
      </w:r>
      <w:r>
        <w:rPr>
          <w:noProof/>
        </w:rPr>
      </w:r>
      <w:r>
        <w:rPr>
          <w:noProof/>
        </w:rPr>
        <w:fldChar w:fldCharType="separate"/>
      </w:r>
      <w:r>
        <w:rPr>
          <w:noProof/>
        </w:rPr>
        <w:t>64</w:t>
      </w:r>
      <w:r>
        <w:rPr>
          <w:noProof/>
        </w:rPr>
        <w:fldChar w:fldCharType="end"/>
      </w:r>
    </w:p>
    <w:p w14:paraId="530AC71D" w14:textId="7D0790BF" w:rsidR="00F34837" w:rsidRDefault="00FF2B73" w:rsidP="00FD5A3B">
      <w:pPr>
        <w:pStyle w:val="Sumrio1"/>
      </w:pPr>
      <w:r>
        <w:fldChar w:fldCharType="end"/>
      </w:r>
    </w:p>
    <w:p w14:paraId="5F8580F8" w14:textId="77777777" w:rsidR="00F34837" w:rsidRDefault="00F34837" w:rsidP="00F34837"/>
    <w:p w14:paraId="7E701276" w14:textId="77777777" w:rsidR="00F34837" w:rsidRDefault="00F34837" w:rsidP="00F34837"/>
    <w:p w14:paraId="2648DF8E" w14:textId="77777777" w:rsidR="00FD5A3B" w:rsidRDefault="00FD5A3B" w:rsidP="00F34837"/>
    <w:p w14:paraId="54B52147" w14:textId="77777777" w:rsidR="00FD5A3B" w:rsidRDefault="00FD5A3B" w:rsidP="00F34837"/>
    <w:p w14:paraId="43CA80B4" w14:textId="77777777" w:rsidR="00FD5A3B" w:rsidRDefault="00FD5A3B" w:rsidP="00F34837"/>
    <w:p w14:paraId="4AB8400C" w14:textId="77777777" w:rsidR="00FD5A3B" w:rsidRDefault="00FD5A3B" w:rsidP="00F34837"/>
    <w:p w14:paraId="3655A067" w14:textId="77777777" w:rsidR="00FD5A3B" w:rsidRDefault="00FD5A3B"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C938D0">
      <w:pPr>
        <w:pStyle w:val="Ttulo1"/>
      </w:pPr>
      <w:bookmarkStart w:id="0" w:name="_Toc529478067"/>
      <w:r w:rsidRPr="00FE2E12">
        <w:lastRenderedPageBreak/>
        <w:t>INTRODUÇÃO</w:t>
      </w:r>
      <w:bookmarkEnd w:id="0"/>
    </w:p>
    <w:p w14:paraId="21E730D9" w14:textId="77777777" w:rsidR="00D042B0" w:rsidRPr="00D042B0" w:rsidRDefault="00D042B0" w:rsidP="00754C77">
      <w:pPr>
        <w:pStyle w:val="Paragrafo"/>
      </w:pPr>
    </w:p>
    <w:p w14:paraId="5810882A" w14:textId="688377B9" w:rsidR="006B0E26" w:rsidRPr="00FE2E12" w:rsidRDefault="000638D5" w:rsidP="00754C77">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54B647C9" w14:textId="203488BD" w:rsidR="000638D5" w:rsidRDefault="000638D5" w:rsidP="00754C77">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fldChar w:fldCharType="begin" w:fldLock="1"/>
      </w:r>
      <w:r w:rsidR="00081042"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fldChar w:fldCharType="separate"/>
      </w:r>
      <w:r w:rsidR="00081042" w:rsidRPr="00FE2E12">
        <w:rPr>
          <w:noProof/>
        </w:rPr>
        <w:t>Enembreck e Barthes (2002)</w:t>
      </w:r>
      <w:r w:rsidR="00081042" w:rsidRPr="00FE2E12">
        <w:fldChar w:fldCharType="end"/>
      </w:r>
      <w:r w:rsidR="003F63EE" w:rsidRPr="00FE2E12">
        <w:t xml:space="preserve"> </w:t>
      </w:r>
      <w:r>
        <w:t xml:space="preserve">explicam que o papel principal de um </w:t>
      </w:r>
      <w:r w:rsidRPr="000638D5">
        <w:rPr>
          <w:bCs/>
        </w:rPr>
        <w:t>assistente pessoal</w:t>
      </w:r>
      <w:r w:rsidRPr="000638D5">
        <w:t xml:space="preserve"> </w:t>
      </w:r>
      <w:r>
        <w:t>(AP) é isentar o usuário de realizar tarefas repetitivas ou entediantes. Além disso, os autores deixam claro que as aplicações de um PA podem variar de pesquisas na internet até mesmo tarefas colaborativas.</w:t>
      </w:r>
    </w:p>
    <w:p w14:paraId="6FECBB77" w14:textId="1B8F2EDA" w:rsidR="000638D5" w:rsidRDefault="000638D5" w:rsidP="00754C77">
      <w:pPr>
        <w:pStyle w:val="Paragrafo"/>
      </w:pPr>
      <w:r>
        <w:t>A interação entre usuário e PA,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Visto que esta comunicação é realizada através da troca de mensagens, conclui-se que é necessário o entendimento de linguagem natural por parte do assistente, objetivando a compreensão das requisições realizadas pelo usuário.</w:t>
      </w:r>
    </w:p>
    <w:p w14:paraId="1F0E9189" w14:textId="3E8E862B" w:rsidR="00751926" w:rsidRPr="00FE2E12" w:rsidRDefault="000638D5" w:rsidP="00754C77">
      <w:pPr>
        <w:pStyle w:val="Paragrafo"/>
      </w:pPr>
      <w:r>
        <w:t xml:space="preserve">Tendo em vista os objetivos de um PA e as suas principais necessidades, pode-se concluir que para a implementação deste </w:t>
      </w:r>
      <w:r>
        <w:rPr>
          <w:i/>
          <w:iCs/>
        </w:rPr>
        <w:t>software</w:t>
      </w:r>
      <w:r>
        <w:t xml:space="preserve">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Entretanto, visando evadir-se destes problemas, divide-se as necessidades do SAP em agentes capazes de executar tarefas especificas, criando assim um sistema multiagente.</w:t>
      </w:r>
      <w:r w:rsidR="00751926" w:rsidRPr="00FE2E12">
        <w:t xml:space="preserve"> </w:t>
      </w:r>
    </w:p>
    <w:p w14:paraId="39453BE5" w14:textId="7EE0FA01" w:rsidR="00751926" w:rsidRPr="00FE2E12" w:rsidRDefault="00751926" w:rsidP="00754C77">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15576CC1" w14:textId="1C695F65" w:rsidR="00751926" w:rsidRDefault="00751926" w:rsidP="00264A3B">
      <w:pPr>
        <w:pStyle w:val="CitaoDiretaGrande"/>
      </w:pPr>
      <w:r w:rsidRPr="0022284A">
        <w:lastRenderedPageBreak/>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035E49C" w14:textId="77777777" w:rsidR="00264A3B" w:rsidRPr="00FE2E12" w:rsidRDefault="00264A3B" w:rsidP="00264A3B">
      <w:pPr>
        <w:pStyle w:val="CitaoDiretaGrande"/>
        <w:spacing w:line="360" w:lineRule="auto"/>
      </w:pPr>
      <w:bookmarkStart w:id="1" w:name="_GoBack"/>
      <w:bookmarkEnd w:id="1"/>
    </w:p>
    <w:p w14:paraId="06394D2C" w14:textId="4FA1526C" w:rsidR="00751926" w:rsidRPr="00FE2E12" w:rsidRDefault="00751926" w:rsidP="00754C77">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rsidR="00BA3AE5">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62443D37" w:rsidR="00961971" w:rsidRPr="00FE2E12" w:rsidRDefault="00751926" w:rsidP="00754C77">
      <w:pPr>
        <w:pStyle w:val="Paragrafo"/>
      </w:pPr>
      <w:r w:rsidRPr="00FE2E12">
        <w:t xml:space="preserve"> </w:t>
      </w:r>
      <w:r w:rsidR="004F246C">
        <w:t xml:space="preserve">Desta maneira, pode-se obter soluções adquiridas a partir de ferramentas de terceiros, por exemplo, o recurso de entendimento de linguagem natural pode ser obtido com o IBM Watson, 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w:t>
      </w:r>
      <w:r w:rsidR="004F246C">
        <w:t xml:space="preserve">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w:t>
      </w:r>
      <w:r w:rsidR="004F246C">
        <w:t>onde é utilizado a API do aplicativo de mensagens Telegram para a comunicação com o usuário.</w:t>
      </w:r>
    </w:p>
    <w:p w14:paraId="1AC78AC2" w14:textId="77777777" w:rsidR="00270258" w:rsidRDefault="00727F74" w:rsidP="00754C77">
      <w:pPr>
        <w:pStyle w:val="Paragrafo"/>
      </w:pPr>
      <w:r>
        <w:t xml:space="preserve">A comunicação entre os agentes, ou módulos, de um SAP geralmente é realizada através da internet, 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w:t>
      </w:r>
      <w:r w:rsidR="00772F5F">
        <w:t>conceituam um sistema distribuído como uma coleção de computadores independentes que cooperam para resolver uma tarefa, entretanto o usuário final os enxerga como um só.</w:t>
      </w:r>
      <w:r w:rsidR="00742265" w:rsidRPr="00FE2E12">
        <w:t xml:space="preserve">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w:t>
      </w:r>
      <w:r w:rsidR="00270258">
        <w:t xml:space="preserve">acrescentam ao conceito de sistema distribuído como sendo um sistema no qual </w:t>
      </w:r>
      <w:r w:rsidR="00270258">
        <w:rPr>
          <w:i/>
          <w:iCs/>
        </w:rPr>
        <w:t>softwares</w:t>
      </w:r>
      <w:r w:rsidR="00270258">
        <w:t xml:space="preserve"> ou </w:t>
      </w:r>
      <w:r w:rsidR="00270258">
        <w:rPr>
          <w:i/>
          <w:iCs/>
        </w:rPr>
        <w:t>hardwares</w:t>
      </w:r>
      <w:r w:rsidR="00270258">
        <w:t xml:space="preserve"> conectados à rede comunicam-se e coordenam as suas ações por meio de troca de mensagens.</w:t>
      </w:r>
    </w:p>
    <w:p w14:paraId="67C0C323" w14:textId="7A93A886" w:rsidR="00D7267D" w:rsidRPr="00FE2E12" w:rsidRDefault="00270258" w:rsidP="00754C77">
      <w:pPr>
        <w:pStyle w:val="Paragrafo"/>
      </w:pPr>
      <w:r>
        <w:t>Dada a necessidade de disponibilizar serviços pela internet, se faz necessária a criação de serviços de rede (</w:t>
      </w:r>
      <w:r>
        <w:rPr>
          <w:i/>
          <w:iCs/>
        </w:rPr>
        <w:t>web services</w:t>
      </w:r>
      <w:r>
        <w:t>)</w:t>
      </w:r>
      <w:r>
        <w:rPr>
          <w:i/>
          <w:iCs/>
        </w:rPr>
        <w:t xml:space="preserve">, </w:t>
      </w:r>
      <w:r>
        <w:t xml:space="preserve">servidores conectados à internet, construídos com o propósito de suprir as necessidades de um </w:t>
      </w:r>
      <w:r>
        <w:rPr>
          <w:i/>
          <w:iCs/>
        </w:rPr>
        <w:t>site</w:t>
      </w:r>
      <w:r>
        <w:t xml:space="preserve"> ou uma aplicação. </w:t>
      </w:r>
      <w:r>
        <w:lastRenderedPageBreak/>
        <w:t xml:space="preserve">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3FD13A2C" w14:textId="77777777" w:rsidR="00493350" w:rsidRDefault="00493350" w:rsidP="00754C77">
      <w:pPr>
        <w:pStyle w:val="Paragrafo"/>
      </w:pPr>
      <w:r>
        <w:t xml:space="preserve">A mobilidade e facilidade que traz um assistente pessoal, para acessar informações é, sem dúvidas, extremamente útil, principalmente quando essas informações estão disponíveis em locais de difícil acesso. Nesse sentido, um SAP pode utilizar uma API disponibilizada por outro sistema para a obtenção de dados ou para a realização de alguma ação. </w:t>
      </w:r>
    </w:p>
    <w:p w14:paraId="1257AD44" w14:textId="77777777" w:rsidR="00150B24" w:rsidRDefault="00493350" w:rsidP="00754C77">
      <w:pPr>
        <w:pStyle w:val="Paragrafo"/>
      </w:pPr>
      <w:r>
        <w:t xml:space="preserve">Entretanto, nem todos os </w:t>
      </w:r>
      <w:r>
        <w:rPr>
          <w:i/>
          <w:iCs/>
        </w:rPr>
        <w:t>sites</w:t>
      </w:r>
      <w:r>
        <w:t xml:space="preserve"> existentes fornecem API, e para extrair informações destes sistemas </w:t>
      </w:r>
      <w:r>
        <w:rPr>
          <w:i/>
          <w:iCs/>
        </w:rPr>
        <w:t xml:space="preserve">web, </w:t>
      </w:r>
      <w:r>
        <w:t xml:space="preserve">que não possuem API pública, é necessário o uso do </w:t>
      </w:r>
      <w:r>
        <w:rPr>
          <w:i/>
          <w:iCs/>
        </w:rPr>
        <w:t>web scraping</w:t>
      </w:r>
      <w:r>
        <w:t xml:space="preserve"> para obter estes dados de forma automatizada. </w:t>
      </w:r>
      <w:r>
        <w:rPr>
          <w:i/>
          <w:iCs/>
        </w:rPr>
        <w:t>“Web scraping</w:t>
      </w:r>
      <w:r>
        <w:rPr>
          <w:b/>
          <w:bCs/>
          <w:i/>
          <w:iCs/>
        </w:rPr>
        <w:t xml:space="preserve"> </w:t>
      </w:r>
      <w:r>
        <w:t xml:space="preserve">é uma técnica de </w:t>
      </w:r>
      <w:r>
        <w:rPr>
          <w:i/>
          <w:iCs/>
        </w:rPr>
        <w:t>software</w:t>
      </w:r>
      <w:r>
        <w:t xml:space="preserve"> destinada a extrair informações de </w:t>
      </w:r>
      <w:r>
        <w:rPr>
          <w:i/>
          <w:iCs/>
        </w:rPr>
        <w:t xml:space="preserve">sites. Web scrapers </w:t>
      </w:r>
      <w:r>
        <w:t xml:space="preserve">simulam a exploração humana na internet” </w:t>
      </w:r>
      <w:r w:rsidR="00A83707" w:rsidRPr="00FE2E12">
        <w:fldChar w:fldCharType="begin" w:fldLock="1"/>
      </w:r>
      <w:r w:rsidR="00A83707"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00A83707" w:rsidRPr="00FE2E12">
        <w:fldChar w:fldCharType="separate"/>
      </w:r>
      <w:r w:rsidR="00A83707" w:rsidRPr="00FE2E12">
        <w:rPr>
          <w:noProof/>
        </w:rPr>
        <w:t>(VARGIU; URRU, 2012, tradução nossa)</w:t>
      </w:r>
      <w:r w:rsidR="00A83707" w:rsidRPr="00FE2E12">
        <w:fldChar w:fldCharType="end"/>
      </w:r>
      <w:r w:rsidR="00A83707" w:rsidRPr="00FE2E12">
        <w:t xml:space="preserve">. </w:t>
      </w:r>
      <w:r w:rsidR="00150B24">
        <w:t xml:space="preserve">Os </w:t>
      </w:r>
      <w:r w:rsidR="00150B24">
        <w:rPr>
          <w:i/>
          <w:iCs/>
        </w:rPr>
        <w:t>web scrapers</w:t>
      </w:r>
      <w:r w:rsidR="00150B24">
        <w:t xml:space="preserve"> podem ser vistos como </w:t>
      </w:r>
      <w:r w:rsidR="00150B24">
        <w:rPr>
          <w:i/>
          <w:iCs/>
        </w:rPr>
        <w:t>bots</w:t>
      </w:r>
      <w:r w:rsidR="00150B24">
        <w:t xml:space="preserve"> programados para buscar em uma página da </w:t>
      </w:r>
      <w:r w:rsidR="00150B24">
        <w:rPr>
          <w:i/>
          <w:iCs/>
        </w:rPr>
        <w:t>web</w:t>
      </w:r>
      <w:r w:rsidR="00150B24">
        <w:t xml:space="preserve"> informações e/ou executar ações. Estes </w:t>
      </w:r>
      <w:r w:rsidR="00150B24">
        <w:rPr>
          <w:i/>
          <w:iCs/>
        </w:rPr>
        <w:t>bots</w:t>
      </w:r>
      <w:r w:rsidR="00150B24">
        <w:t xml:space="preserve"> percorrem o </w:t>
      </w:r>
      <w:r w:rsidR="00150B24">
        <w:rPr>
          <w:i/>
          <w:iCs/>
        </w:rPr>
        <w:t>site</w:t>
      </w:r>
      <w:r w:rsidR="00150B24">
        <w:t xml:space="preserve"> através do código fonte, normalmente em formato HTML, e também podem executar instruções em JavaScript na página.</w:t>
      </w:r>
    </w:p>
    <w:p w14:paraId="489EB9BB" w14:textId="77777777" w:rsidR="00150B24" w:rsidRDefault="00150B24" w:rsidP="00754C77">
      <w:pPr>
        <w:pStyle w:val="Paragrafo"/>
      </w:pPr>
      <w:r>
        <w:t>Este projeto implementa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i implementado APIs para ambos.</w:t>
      </w:r>
    </w:p>
    <w:p w14:paraId="0C482556" w14:textId="77777777" w:rsidR="00150B24" w:rsidRDefault="00150B24" w:rsidP="00754C77">
      <w:pPr>
        <w:pStyle w:val="Paragrafo"/>
      </w:pPr>
      <w:r>
        <w:t xml:space="preserve">A Lana funciona como um </w:t>
      </w:r>
      <w:r>
        <w:rPr>
          <w:i/>
          <w:iCs/>
        </w:rPr>
        <w:t>middleware</w:t>
      </w:r>
      <w:r>
        <w:t xml:space="preserve"> que recebe as mensagens do usuário final, as interpreta e responde com o que for necessário, de acordo com o seu entendimento. Os serviços disponíveis pelo SAP foram escolhid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46CD0505" w14:textId="77777777" w:rsidR="00150B24" w:rsidRDefault="00150B24" w:rsidP="00754C77">
      <w:pPr>
        <w:pStyle w:val="Paragrafo"/>
      </w:pPr>
      <w:r>
        <w:t xml:space="preserve">Além disso, a implementação da Lana foi realizada visando a criação de um produto genérico, isto é, somente os extratores de dados possuem funções especificas, a assistente trata todas as mensagens recebidas de maneira única, desta forma, a implementação de novos serviços, dos mais variados contextos, não </w:t>
      </w:r>
      <w:r>
        <w:lastRenderedPageBreak/>
        <w:t>acarretará na necessidade de modificar o SAP, somente à criação de novos extratores de dados e na integração de contexto.</w:t>
      </w:r>
    </w:p>
    <w:p w14:paraId="4246742C" w14:textId="77777777" w:rsidR="00150B24" w:rsidRDefault="00150B24" w:rsidP="00754C77">
      <w:pPr>
        <w:pStyle w:val="Paragrafo"/>
      </w:pPr>
      <w:r>
        <w:t xml:space="preserve">Para a implementação do SAP foi utilizado o serviço Watson Assistant da plataforma IBM Cloud, a solução </w:t>
      </w:r>
      <w:r w:rsidRPr="00150B24">
        <w:rPr>
          <w:bCs/>
          <w:i/>
          <w:iCs/>
        </w:rPr>
        <w:t>backend</w:t>
      </w:r>
      <w:r w:rsidRPr="00150B24">
        <w:rPr>
          <w:bCs/>
        </w:rPr>
        <w:t xml:space="preserve"> como serviço</w:t>
      </w:r>
      <w:r w:rsidRPr="00150B24">
        <w:t xml:space="preserve"> </w:t>
      </w:r>
      <w:r>
        <w:t xml:space="preserve">(BaaS) 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74DAA7E6" w14:textId="23E39048" w:rsidR="00AD07EB" w:rsidRPr="00FE2E12" w:rsidRDefault="00150B24" w:rsidP="00754C77">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754C77">
      <w:pPr>
        <w:pStyle w:val="Paragrafo"/>
      </w:pPr>
    </w:p>
    <w:p w14:paraId="4B219435" w14:textId="77777777" w:rsidR="00AD07EB" w:rsidRPr="00FE2E12" w:rsidRDefault="00AD07EB" w:rsidP="00754C77">
      <w:pPr>
        <w:pStyle w:val="Paragrafo"/>
      </w:pPr>
    </w:p>
    <w:p w14:paraId="623F9FA6" w14:textId="77777777" w:rsidR="00AD07EB" w:rsidRPr="00FE2E12" w:rsidRDefault="00AD07EB" w:rsidP="00754C77">
      <w:pPr>
        <w:pStyle w:val="Paragrafo"/>
      </w:pPr>
    </w:p>
    <w:p w14:paraId="3DDCA0CF" w14:textId="77777777" w:rsidR="00AD07EB" w:rsidRPr="00FE2E12" w:rsidRDefault="00AD07EB" w:rsidP="00754C77">
      <w:pPr>
        <w:pStyle w:val="Paragrafo"/>
      </w:pPr>
    </w:p>
    <w:p w14:paraId="5412088E" w14:textId="77777777" w:rsidR="00AD07EB" w:rsidRPr="00FE2E12" w:rsidRDefault="00AD07EB" w:rsidP="00754C77">
      <w:pPr>
        <w:pStyle w:val="Paragrafo"/>
      </w:pPr>
    </w:p>
    <w:p w14:paraId="52DF03E1" w14:textId="77777777" w:rsidR="00AD07EB" w:rsidRPr="00FE2E12" w:rsidRDefault="00AD07EB" w:rsidP="00754C77">
      <w:pPr>
        <w:pStyle w:val="Paragrafo"/>
      </w:pPr>
    </w:p>
    <w:p w14:paraId="50A4B5D7" w14:textId="77777777" w:rsidR="00AD07EB" w:rsidRPr="00FE2E12" w:rsidRDefault="00AD07EB" w:rsidP="00754C77">
      <w:pPr>
        <w:pStyle w:val="Paragrafo"/>
      </w:pPr>
    </w:p>
    <w:p w14:paraId="59E0D08C" w14:textId="77777777" w:rsidR="00AD07EB" w:rsidRPr="00FE2E12" w:rsidRDefault="00AD07EB" w:rsidP="00754C77">
      <w:pPr>
        <w:pStyle w:val="Paragrafo"/>
      </w:pPr>
    </w:p>
    <w:p w14:paraId="20AD63BA" w14:textId="77777777" w:rsidR="00AD07EB" w:rsidRPr="00FE2E12" w:rsidRDefault="00AD07EB" w:rsidP="00754C77">
      <w:pPr>
        <w:pStyle w:val="Paragrafo"/>
      </w:pPr>
    </w:p>
    <w:p w14:paraId="36D79A62" w14:textId="77777777" w:rsidR="00AD07EB" w:rsidRPr="00FE2E12" w:rsidRDefault="00AD07EB" w:rsidP="00754C77">
      <w:pPr>
        <w:pStyle w:val="Paragrafo"/>
      </w:pPr>
    </w:p>
    <w:p w14:paraId="084A63D8" w14:textId="77777777" w:rsidR="00AD07EB" w:rsidRPr="00FE2E12" w:rsidRDefault="00AD07EB" w:rsidP="00754C77">
      <w:pPr>
        <w:pStyle w:val="Paragrafo"/>
      </w:pPr>
    </w:p>
    <w:p w14:paraId="28E4F876" w14:textId="77777777" w:rsidR="00AD07EB" w:rsidRPr="00FE2E12" w:rsidRDefault="00AD07EB" w:rsidP="00754C77">
      <w:pPr>
        <w:pStyle w:val="Paragrafo"/>
      </w:pPr>
    </w:p>
    <w:p w14:paraId="3C5B6A0C" w14:textId="77777777" w:rsidR="007F2486" w:rsidRDefault="007F2486" w:rsidP="00754C77">
      <w:pPr>
        <w:pStyle w:val="Paragrafo"/>
      </w:pPr>
    </w:p>
    <w:p w14:paraId="190014A8" w14:textId="77777777" w:rsidR="00644740" w:rsidRDefault="00644740" w:rsidP="00754C77">
      <w:pPr>
        <w:pStyle w:val="Paragrafo"/>
      </w:pPr>
    </w:p>
    <w:p w14:paraId="332530DF" w14:textId="77777777" w:rsidR="00644740" w:rsidRDefault="00644740" w:rsidP="00754C77">
      <w:pPr>
        <w:pStyle w:val="Paragrafo"/>
      </w:pPr>
    </w:p>
    <w:p w14:paraId="34D0AB90" w14:textId="77777777" w:rsidR="00644740" w:rsidRDefault="00644740" w:rsidP="00754C77">
      <w:pPr>
        <w:pStyle w:val="Paragrafo"/>
      </w:pPr>
    </w:p>
    <w:p w14:paraId="445270E7" w14:textId="77777777" w:rsidR="00644740" w:rsidRDefault="00644740" w:rsidP="00754C77">
      <w:pPr>
        <w:pStyle w:val="Paragrafo"/>
      </w:pP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C938D0">
      <w:pPr>
        <w:pStyle w:val="Ttulo1"/>
      </w:pPr>
      <w:bookmarkStart w:id="2" w:name="_Toc529478068"/>
      <w:r w:rsidRPr="00FE2E12">
        <w:lastRenderedPageBreak/>
        <w:t>EMBASAMENTO TEÓRICO</w:t>
      </w:r>
      <w:bookmarkEnd w:id="2"/>
    </w:p>
    <w:p w14:paraId="51581CF3" w14:textId="77777777" w:rsidR="007F2486" w:rsidRPr="00FE2E12" w:rsidRDefault="007F2486" w:rsidP="00754C77">
      <w:pPr>
        <w:pStyle w:val="Paragrafo"/>
      </w:pPr>
    </w:p>
    <w:p w14:paraId="1A002B0C" w14:textId="44128826" w:rsidR="007F2486" w:rsidRPr="00FD2CF7" w:rsidRDefault="00923CE2" w:rsidP="00754C77">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754C77">
      <w:pPr>
        <w:pStyle w:val="Paragrafo"/>
      </w:pPr>
    </w:p>
    <w:p w14:paraId="1A6BEEDA" w14:textId="2DB5F4F6" w:rsidR="00EC6382" w:rsidRPr="00FE2E12" w:rsidRDefault="00EC6382" w:rsidP="002E16FC">
      <w:pPr>
        <w:pStyle w:val="Ttulo2"/>
        <w:numPr>
          <w:ilvl w:val="1"/>
          <w:numId w:val="11"/>
        </w:numPr>
        <w:rPr>
          <w:rFonts w:cs="Arial"/>
        </w:rPr>
      </w:pPr>
      <w:bookmarkStart w:id="3" w:name="_Toc529478069"/>
      <w:r w:rsidRPr="00FE2E12">
        <w:rPr>
          <w:rFonts w:cs="Arial"/>
        </w:rPr>
        <w:t xml:space="preserve">IBM </w:t>
      </w:r>
      <w:r w:rsidR="003A76FE" w:rsidRPr="00FE2E12">
        <w:rPr>
          <w:rFonts w:cs="Arial"/>
        </w:rPr>
        <w:t>Cloud</w:t>
      </w:r>
      <w:bookmarkEnd w:id="3"/>
    </w:p>
    <w:p w14:paraId="3BCD16CB" w14:textId="77777777" w:rsidR="00AF7FF4" w:rsidRPr="00FE2E12" w:rsidRDefault="00AF7FF4" w:rsidP="00754C77">
      <w:pPr>
        <w:pStyle w:val="Paragrafo"/>
      </w:pPr>
    </w:p>
    <w:p w14:paraId="6C80BF67" w14:textId="280A3437" w:rsidR="00634159" w:rsidRPr="00FE2E12" w:rsidRDefault="008F77E2" w:rsidP="00754C77">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754C77">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754C77">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754C77">
      <w:pPr>
        <w:pStyle w:val="Paragrafo"/>
      </w:pPr>
    </w:p>
    <w:p w14:paraId="39B6D439" w14:textId="5817C14F" w:rsidR="00EC6382" w:rsidRPr="00FE2E12" w:rsidRDefault="00EC6382" w:rsidP="00EC6382">
      <w:pPr>
        <w:pStyle w:val="Ttulo3"/>
        <w:rPr>
          <w:rFonts w:cs="Arial"/>
        </w:rPr>
      </w:pPr>
      <w:bookmarkStart w:id="4" w:name="_Toc529478070"/>
      <w:r w:rsidRPr="00FE2E12">
        <w:rPr>
          <w:rFonts w:cs="Arial"/>
        </w:rPr>
        <w:t>IBM Watson</w:t>
      </w:r>
      <w:bookmarkEnd w:id="4"/>
    </w:p>
    <w:p w14:paraId="63055316" w14:textId="77777777" w:rsidR="000474D4" w:rsidRPr="00FE2E12" w:rsidRDefault="000474D4" w:rsidP="00754C77">
      <w:pPr>
        <w:pStyle w:val="Paragrafo"/>
      </w:pPr>
    </w:p>
    <w:p w14:paraId="45A8D9EE" w14:textId="77777777" w:rsidR="002D788F" w:rsidRDefault="00A40BBF" w:rsidP="00754C77">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754C77">
      <w:pPr>
        <w:pStyle w:val="Paragrafo"/>
      </w:pPr>
      <w:r>
        <w:t xml:space="preserve">O Watson foi apresentado mundialmente em 2011 durante o programa de televisão americano de perguntas e respostas, Jeopardy! Em sua participação, o Watson precisava agir como um dos participantes do programa, respondendo às </w:t>
      </w:r>
      <w: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754C77">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7C6A302F" w:rsidR="00C4587E" w:rsidRPr="00663EBC" w:rsidRDefault="0091135C" w:rsidP="00754C77">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F5A43">
        <w:t xml:space="preserve"> </w:t>
      </w:r>
      <w:r w:rsidR="002A0229" w:rsidRPr="00FE2E12">
        <w:t xml:space="preserve">A </w:t>
      </w:r>
      <w:r w:rsidR="00BA1A39" w:rsidRPr="00FE2E12">
        <w:fldChar w:fldCharType="begin"/>
      </w:r>
      <w:r w:rsidR="00BA1A39" w:rsidRPr="00FE2E12">
        <w:instrText xml:space="preserve"> REF _Ref529290865 \h </w:instrText>
      </w:r>
      <w:r w:rsidR="00FE2E12" w:rsidRPr="00FE2E12">
        <w:instrText xml:space="preserve"> \* MERGEFORMAT </w:instrText>
      </w:r>
      <w:r w:rsidR="00BA1A39" w:rsidRPr="00FE2E12">
        <w:fldChar w:fldCharType="separate"/>
      </w:r>
      <w:r w:rsidR="00BA1A39" w:rsidRPr="00FE2E12">
        <w:t xml:space="preserve">Figura </w:t>
      </w:r>
      <w:r w:rsidR="00BA1A39" w:rsidRPr="00FE2E12">
        <w:rPr>
          <w:noProof/>
        </w:rPr>
        <w:t>1</w:t>
      </w:r>
      <w:r w:rsidR="00BA1A39" w:rsidRPr="00FE2E12">
        <w:fldChar w:fldCharType="end"/>
      </w:r>
      <w:r w:rsidR="00BA1A39" w:rsidRPr="00FE2E12">
        <w:t xml:space="preserve"> </w:t>
      </w:r>
      <w:r w:rsidR="006F5A43">
        <w:t>mostra o painel de controle do IBM Cloud onde é possível selecionar os serviços ofertados pelo IBM Watson, a figura apresenta somente 6 serviços dos demais.</w:t>
      </w:r>
    </w:p>
    <w:p w14:paraId="2B7ED7A0" w14:textId="0C9F1CD3" w:rsidR="00C4587E" w:rsidRPr="00C4587E" w:rsidRDefault="00C4587E" w:rsidP="00CD50F4">
      <w:pPr>
        <w:pStyle w:val="Legenda"/>
      </w:pPr>
      <w:bookmarkStart w:id="5" w:name="_Toc529478051"/>
      <w:r>
        <w:lastRenderedPageBreak/>
        <w:t xml:space="preserve">Figura </w:t>
      </w:r>
      <w:fldSimple w:instr=" SEQ Figura \* ARABIC ">
        <w:r w:rsidR="008B68A0">
          <w:rPr>
            <w:noProof/>
          </w:rPr>
          <w:t>1</w:t>
        </w:r>
      </w:fldSimple>
      <w:r>
        <w:t xml:space="preserve"> - Painel da plataforma IBM Cloud contendo alguns serviços disponibilizados pelo IBM Watson</w:t>
      </w:r>
      <w:r w:rsidR="00947ABD">
        <w:t>.</w:t>
      </w:r>
      <w:bookmarkEnd w:id="5"/>
    </w:p>
    <w:p w14:paraId="5536FC7F" w14:textId="77777777" w:rsidR="002A0229" w:rsidRDefault="00EF6BDC" w:rsidP="00BC2D59">
      <w:pPr>
        <w:keepNext/>
        <w:spacing w:line="240" w:lineRule="auto"/>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363C52BC" w14:textId="45F5745E" w:rsidR="00DB0DAC" w:rsidRDefault="00BC2D59" w:rsidP="00EE1DEA">
      <w:pPr>
        <w:keepNext/>
        <w:jc w:val="center"/>
        <w:rPr>
          <w:rFonts w:cs="Arial"/>
          <w:sz w:val="20"/>
          <w:szCs w:val="20"/>
        </w:rPr>
      </w:pPr>
      <w:r w:rsidRPr="00AF1268">
        <w:rPr>
          <w:rFonts w:cs="Arial"/>
          <w:sz w:val="20"/>
          <w:szCs w:val="20"/>
        </w:rPr>
        <w:t xml:space="preserve">Fonte: </w:t>
      </w:r>
      <w:r w:rsidR="00BD2D5D">
        <w:rPr>
          <w:rFonts w:cs="Arial"/>
          <w:sz w:val="20"/>
          <w:szCs w:val="20"/>
        </w:rPr>
        <w:t>Plataforma IBM Cloud</w:t>
      </w:r>
      <w:r w:rsidR="00BD2D5D">
        <w:rPr>
          <w:rStyle w:val="Refdenotaderodap"/>
          <w:rFonts w:cs="Arial"/>
          <w:sz w:val="20"/>
          <w:szCs w:val="20"/>
        </w:rPr>
        <w:footnoteReference w:id="1"/>
      </w:r>
      <w:r w:rsidR="00947ABD">
        <w:rPr>
          <w:rFonts w:cs="Arial"/>
          <w:sz w:val="20"/>
          <w:szCs w:val="20"/>
        </w:rPr>
        <w:t>.</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6" w:name="_Toc529478071"/>
      <w:r w:rsidRPr="00FE2E12">
        <w:rPr>
          <w:rFonts w:cs="Arial"/>
        </w:rPr>
        <w:t>Watson Assistant</w:t>
      </w:r>
      <w:bookmarkEnd w:id="6"/>
    </w:p>
    <w:p w14:paraId="3334012E" w14:textId="77777777" w:rsidR="00EF6BDC" w:rsidRPr="00FE2E12" w:rsidRDefault="00EF6BDC" w:rsidP="00754C77">
      <w:pPr>
        <w:pStyle w:val="Paragrafo"/>
      </w:pPr>
    </w:p>
    <w:p w14:paraId="0F77405F" w14:textId="052DB42A" w:rsidR="00EF6BDC" w:rsidRPr="00FE2E12" w:rsidRDefault="00666980" w:rsidP="00754C77">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754C7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1195A943" w14:textId="4691508D" w:rsidR="00EF6BDC" w:rsidRPr="00FE2E12" w:rsidRDefault="003D356A" w:rsidP="00754C77">
      <w:pPr>
        <w:pStyle w:val="Paragrafo"/>
      </w:pPr>
      <w:r>
        <w:lastRenderedPageBreak/>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 xml:space="preserve">workspaces, </w:t>
      </w:r>
      <w:r>
        <w:t>este painel pode ser visto na</w:t>
      </w:r>
      <w:r w:rsidR="00C80FA9" w:rsidRPr="00FE2E12">
        <w:t xml:space="preserve"> </w:t>
      </w:r>
      <w:r w:rsidR="00C80FA9" w:rsidRPr="00FE2E12">
        <w:fldChar w:fldCharType="begin"/>
      </w:r>
      <w:r w:rsidR="00C80FA9" w:rsidRPr="00FE2E12">
        <w:instrText xml:space="preserve"> REF _Ref528251999 \h </w:instrText>
      </w:r>
      <w:r w:rsidR="00FE2E12" w:rsidRPr="00FE2E12">
        <w:instrText xml:space="preserve"> \* MERGEFORMAT </w:instrText>
      </w:r>
      <w:r w:rsidR="00C80FA9" w:rsidRPr="00FE2E12">
        <w:fldChar w:fldCharType="separate"/>
      </w:r>
      <w:r w:rsidR="00C80FA9" w:rsidRPr="00FE2E12">
        <w:t xml:space="preserve">Figura </w:t>
      </w:r>
      <w:r w:rsidR="00C80FA9" w:rsidRPr="00FE2E12">
        <w:rPr>
          <w:noProof/>
        </w:rPr>
        <w:t>2</w:t>
      </w:r>
      <w:r w:rsidR="00C80FA9" w:rsidRPr="00FE2E12">
        <w:fldChar w:fldCharType="end"/>
      </w:r>
      <w:r w:rsidR="00CD3CD6" w:rsidRPr="00FE2E12">
        <w:t>.</w:t>
      </w:r>
    </w:p>
    <w:p w14:paraId="7C4550D9" w14:textId="77777777" w:rsidR="00EC501A" w:rsidRPr="00FE2E12" w:rsidRDefault="00EC501A" w:rsidP="00754C77">
      <w:pPr>
        <w:pStyle w:val="Paragrafo"/>
      </w:pPr>
    </w:p>
    <w:p w14:paraId="496F9574" w14:textId="6849A1C2" w:rsidR="00090411" w:rsidRDefault="00090411" w:rsidP="00CD50F4">
      <w:pPr>
        <w:pStyle w:val="Legenda"/>
      </w:pPr>
      <w:bookmarkStart w:id="7" w:name="_Toc529478052"/>
      <w:r>
        <w:t xml:space="preserve">Figura </w:t>
      </w:r>
      <w:fldSimple w:instr=" SEQ Figura \* ARABIC ">
        <w:r w:rsidR="008B68A0">
          <w:rPr>
            <w:noProof/>
          </w:rPr>
          <w:t>2</w:t>
        </w:r>
      </w:fldSimple>
      <w:r>
        <w:t xml:space="preserve"> - Painel do </w:t>
      </w:r>
      <w:r w:rsidR="000307D3">
        <w:t>serviço Watson Assistant</w:t>
      </w:r>
      <w:r>
        <w:t xml:space="preserve"> para criação de workspaces</w:t>
      </w:r>
      <w:r w:rsidR="00947ABD">
        <w:t>.</w:t>
      </w:r>
      <w:bookmarkEnd w:id="7"/>
    </w:p>
    <w:p w14:paraId="08697001" w14:textId="77777777" w:rsidR="00EC501A" w:rsidRPr="00FE2E12" w:rsidRDefault="00EC501A" w:rsidP="00090411">
      <w:pPr>
        <w:keepNext/>
        <w:spacing w:line="240" w:lineRule="auto"/>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5085AFD2" w14:textId="056A08BB" w:rsidR="00090411" w:rsidRPr="00205CA1" w:rsidRDefault="00090411" w:rsidP="00205CA1">
      <w:pPr>
        <w:jc w:val="center"/>
        <w:rPr>
          <w:sz w:val="20"/>
          <w:szCs w:val="20"/>
        </w:rPr>
      </w:pPr>
      <w:r w:rsidRPr="00205CA1">
        <w:rPr>
          <w:sz w:val="20"/>
          <w:szCs w:val="20"/>
        </w:rPr>
        <w:t>Fonte: Plataforma do IBM Watson</w:t>
      </w:r>
      <w:r w:rsidR="007744BF" w:rsidRPr="00205CA1">
        <w:rPr>
          <w:rStyle w:val="Refdenotaderodap"/>
          <w:sz w:val="20"/>
          <w:szCs w:val="20"/>
        </w:rPr>
        <w:footnoteReference w:id="2"/>
      </w:r>
      <w:r w:rsidR="00947ABD" w:rsidRPr="00205CA1">
        <w:rPr>
          <w:sz w:val="20"/>
          <w:szCs w:val="20"/>
        </w:rPr>
        <w:t>.</w:t>
      </w:r>
    </w:p>
    <w:p w14:paraId="785A31A7" w14:textId="77777777" w:rsidR="00090411" w:rsidRDefault="00090411" w:rsidP="00754C77">
      <w:pPr>
        <w:pStyle w:val="Paragrafo"/>
      </w:pPr>
    </w:p>
    <w:p w14:paraId="52E290D3" w14:textId="77777777" w:rsidR="00CE0AE9" w:rsidRDefault="00CE0AE9" w:rsidP="00754C77">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0DA24B98" w:rsidR="000E08C6" w:rsidRPr="00FE2E12" w:rsidRDefault="00CE0AE9" w:rsidP="00754C77">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373EB3" w:rsidRPr="00FE2E12">
        <w:t xml:space="preserve"> </w:t>
      </w:r>
      <w:r w:rsidR="00373EB3" w:rsidRPr="00FE2E12">
        <w:fldChar w:fldCharType="begin"/>
      </w:r>
      <w:r w:rsidR="00373EB3" w:rsidRPr="00FE2E12">
        <w:instrText xml:space="preserve"> REF _Ref528255088 \h </w:instrText>
      </w:r>
      <w:r w:rsidR="00FE2E12" w:rsidRPr="00FE2E12">
        <w:instrText xml:space="preserve"> \* MERGEFORMAT </w:instrText>
      </w:r>
      <w:r w:rsidR="00373EB3" w:rsidRPr="00FE2E12">
        <w:fldChar w:fldCharType="separate"/>
      </w:r>
      <w:r w:rsidR="00373EB3" w:rsidRPr="00FE2E12">
        <w:t xml:space="preserve">Figura </w:t>
      </w:r>
      <w:r w:rsidR="00373EB3" w:rsidRPr="00FE2E12">
        <w:rPr>
          <w:noProof/>
        </w:rPr>
        <w:t>3</w:t>
      </w:r>
      <w:r w:rsidR="00373EB3" w:rsidRPr="00FE2E12">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43D44091" w14:textId="0D3356D9" w:rsidR="003D5282" w:rsidRDefault="003D5282" w:rsidP="00CD50F4">
      <w:pPr>
        <w:pStyle w:val="Legenda"/>
      </w:pPr>
      <w:bookmarkStart w:id="8" w:name="_Toc529478053"/>
      <w:r>
        <w:lastRenderedPageBreak/>
        <w:t xml:space="preserve">Figura </w:t>
      </w:r>
      <w:fldSimple w:instr=" SEQ Figura \* ARABIC ">
        <w:r w:rsidR="008B68A0">
          <w:rPr>
            <w:noProof/>
          </w:rPr>
          <w:t>3</w:t>
        </w:r>
      </w:fldSimple>
      <w:r>
        <w:t xml:space="preserve"> - Painel do serviço Watson Assistant para a criação de Intents.</w:t>
      </w:r>
      <w:bookmarkEnd w:id="8"/>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3"/>
      </w:r>
      <w:r w:rsidRPr="00F84D06">
        <w:rPr>
          <w:sz w:val="20"/>
          <w:szCs w:val="20"/>
        </w:rPr>
        <w:t>.</w:t>
      </w:r>
    </w:p>
    <w:p w14:paraId="56BC3E6D" w14:textId="77777777" w:rsidR="003D5282" w:rsidRPr="00FE2E12" w:rsidRDefault="003D5282" w:rsidP="00754C77">
      <w:pPr>
        <w:pStyle w:val="Paragrafo"/>
      </w:pPr>
    </w:p>
    <w:p w14:paraId="1FB43CAD" w14:textId="32934272" w:rsidR="00982A0C" w:rsidRPr="00FE2E12" w:rsidRDefault="00C837D5" w:rsidP="00754C77">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 como pode ser visto na </w:t>
      </w:r>
      <w:r w:rsidR="000E08C6" w:rsidRPr="00FE2E12">
        <w:fldChar w:fldCharType="begin"/>
      </w:r>
      <w:r w:rsidR="000E08C6" w:rsidRPr="00FE2E12">
        <w:instrText xml:space="preserve"> REF _Ref528254871 \h </w:instrText>
      </w:r>
      <w:r w:rsidR="00FE2E12" w:rsidRPr="00FE2E12">
        <w:instrText xml:space="preserve"> \* MERGEFORMAT </w:instrText>
      </w:r>
      <w:r w:rsidR="000E08C6" w:rsidRPr="00FE2E12">
        <w:fldChar w:fldCharType="separate"/>
      </w:r>
      <w:r w:rsidR="000E08C6" w:rsidRPr="00FE2E12">
        <w:t>Figura</w:t>
      </w:r>
      <w:r w:rsidR="005749EF" w:rsidRPr="00FE2E12">
        <w:t xml:space="preserve"> 4</w:t>
      </w:r>
      <w:r w:rsidR="000E08C6" w:rsidRPr="00FE2E12">
        <w:fldChar w:fldCharType="end"/>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w:t>
      </w:r>
      <w:r w:rsidR="00B712EE">
        <w:lastRenderedPageBreak/>
        <w:t>reconhecimento de padrões, 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77777777" w:rsidR="000E08C6" w:rsidRPr="00FE2E12" w:rsidRDefault="000E08C6" w:rsidP="00754C77">
      <w:pPr>
        <w:pStyle w:val="Paragrafo"/>
      </w:pPr>
    </w:p>
    <w:p w14:paraId="5CB3143F" w14:textId="55B61DF3" w:rsidR="00502218" w:rsidRDefault="00502218" w:rsidP="00CD50F4">
      <w:pPr>
        <w:pStyle w:val="Legenda"/>
      </w:pPr>
      <w:bookmarkStart w:id="9" w:name="_Toc529478054"/>
      <w:r>
        <w:t xml:space="preserve">Figura </w:t>
      </w:r>
      <w:fldSimple w:instr=" SEQ Figura \* ARABIC ">
        <w:r w:rsidR="008B68A0">
          <w:rPr>
            <w:noProof/>
          </w:rPr>
          <w:t>4</w:t>
        </w:r>
      </w:fldSimple>
      <w:r>
        <w:t xml:space="preserve"> - </w:t>
      </w:r>
      <w:r w:rsidRPr="00C87441">
        <w:t xml:space="preserve">Painel do serviço Watson Assistant para a criação de </w:t>
      </w:r>
      <w:r>
        <w:t>Entities</w:t>
      </w:r>
      <w:r w:rsidRPr="00C87441">
        <w:t>.</w:t>
      </w:r>
      <w:bookmarkEnd w:id="9"/>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4"/>
      </w:r>
      <w:r>
        <w:rPr>
          <w:rFonts w:cs="Arial"/>
          <w:sz w:val="20"/>
          <w:szCs w:val="20"/>
        </w:rPr>
        <w:t>.</w:t>
      </w:r>
    </w:p>
    <w:p w14:paraId="5825C98B" w14:textId="77777777" w:rsidR="00016AAD" w:rsidRPr="00FE2E12" w:rsidRDefault="00016AAD" w:rsidP="00754C77">
      <w:pPr>
        <w:pStyle w:val="Paragrafo"/>
      </w:pPr>
    </w:p>
    <w:p w14:paraId="3549561B" w14:textId="77777777" w:rsidR="00FC00AE" w:rsidRDefault="00FC00AE" w:rsidP="00754C77">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18BDC83E" w:rsidR="00784C70" w:rsidRDefault="00FC00AE" w:rsidP="00754C77">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que pode ser visto na</w:t>
      </w:r>
      <w:r w:rsidR="00A22367" w:rsidRPr="00FE2E12">
        <w:t xml:space="preserve"> </w:t>
      </w:r>
      <w:r w:rsidR="00A22367" w:rsidRPr="00FE2E12">
        <w:fldChar w:fldCharType="begin"/>
      </w:r>
      <w:r w:rsidR="00A22367" w:rsidRPr="00FE2E12">
        <w:instrText xml:space="preserve"> REF _Ref528256897 \h </w:instrText>
      </w:r>
      <w:r w:rsidR="00FE2E12" w:rsidRPr="00FE2E12">
        <w:instrText xml:space="preserve"> \* MERGEFORMAT </w:instrText>
      </w:r>
      <w:r w:rsidR="00A22367" w:rsidRPr="00FE2E12">
        <w:fldChar w:fldCharType="separate"/>
      </w:r>
      <w:r w:rsidR="00A22367" w:rsidRPr="00FE2E12">
        <w:t>Figura</w:t>
      </w:r>
      <w:r w:rsidR="00830621" w:rsidRPr="00FE2E12">
        <w:t xml:space="preserve"> 5</w:t>
      </w:r>
      <w:r w:rsidR="00A22367" w:rsidRPr="00FE2E12">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w:t>
      </w:r>
      <w:r w:rsidR="00770E9D">
        <w:lastRenderedPageBreak/>
        <w:t>entidades localizadas na mensagem de entrada ou informações extras passadas ao requisitar o serviço.</w:t>
      </w:r>
    </w:p>
    <w:p w14:paraId="43B7B86E" w14:textId="77777777" w:rsidR="00770E9D" w:rsidRPr="00FE2E12" w:rsidRDefault="00770E9D" w:rsidP="00754C77">
      <w:pPr>
        <w:pStyle w:val="Paragrafo"/>
      </w:pPr>
    </w:p>
    <w:p w14:paraId="72CDC4B9" w14:textId="163D170D" w:rsidR="00765FBA" w:rsidRDefault="00765FBA" w:rsidP="00CD50F4">
      <w:pPr>
        <w:pStyle w:val="Legenda"/>
      </w:pPr>
      <w:bookmarkStart w:id="10" w:name="_Toc529478055"/>
      <w:r>
        <w:t xml:space="preserve">Figura </w:t>
      </w:r>
      <w:fldSimple w:instr=" SEQ Figura \* ARABIC ">
        <w:r w:rsidR="008B68A0">
          <w:rPr>
            <w:noProof/>
          </w:rPr>
          <w:t>5</w:t>
        </w:r>
      </w:fldSimple>
      <w:r>
        <w:t xml:space="preserve"> - </w:t>
      </w:r>
      <w:r w:rsidRPr="00A526E6">
        <w:t xml:space="preserve">Painel do serviço Watson Assistant para a criação de </w:t>
      </w:r>
      <w:r>
        <w:t>Dialogs</w:t>
      </w:r>
      <w:r w:rsidRPr="00A526E6">
        <w:t>.</w:t>
      </w:r>
      <w:bookmarkEnd w:id="10"/>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5"/>
      </w:r>
      <w:r>
        <w:rPr>
          <w:sz w:val="20"/>
          <w:szCs w:val="20"/>
        </w:rPr>
        <w:t>.</w:t>
      </w:r>
    </w:p>
    <w:p w14:paraId="460432F5" w14:textId="77777777" w:rsidR="00086D6A" w:rsidRPr="00FE2E12" w:rsidRDefault="00086D6A" w:rsidP="00754C77">
      <w:pPr>
        <w:pStyle w:val="Paragrafo"/>
      </w:pPr>
    </w:p>
    <w:p w14:paraId="50653064" w14:textId="77777777" w:rsidR="005D7923" w:rsidRDefault="005D7923" w:rsidP="00754C77">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47AE233F" w14:textId="77777777" w:rsidR="002A2E12" w:rsidRPr="00FE2E12" w:rsidRDefault="002A2E12" w:rsidP="00754C77">
      <w:pPr>
        <w:pStyle w:val="Paragrafo"/>
      </w:pPr>
    </w:p>
    <w:p w14:paraId="14120894" w14:textId="573E77C9" w:rsidR="00E7358F" w:rsidRPr="00FE2E12" w:rsidRDefault="00B71293" w:rsidP="002E16FC">
      <w:pPr>
        <w:pStyle w:val="Ttulo2"/>
        <w:rPr>
          <w:rFonts w:cs="Arial"/>
        </w:rPr>
      </w:pPr>
      <w:bookmarkStart w:id="11" w:name="_Toc529478072"/>
      <w:r w:rsidRPr="00FE2E12">
        <w:rPr>
          <w:rFonts w:cs="Arial"/>
        </w:rPr>
        <w:t>Aplicativos de Troca de Mensagens</w:t>
      </w:r>
      <w:bookmarkEnd w:id="11"/>
    </w:p>
    <w:p w14:paraId="27AA5BE1" w14:textId="77777777" w:rsidR="00EF06DE" w:rsidRPr="00FE2E12" w:rsidRDefault="00EF06DE" w:rsidP="00754C77">
      <w:pPr>
        <w:pStyle w:val="Paragrafo"/>
      </w:pPr>
    </w:p>
    <w:p w14:paraId="741EB5FD" w14:textId="5938941C" w:rsidR="00E419FB" w:rsidRPr="00E419FB" w:rsidRDefault="00BB0636" w:rsidP="00754C7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12DFE1BF" w14:textId="06ADE19B" w:rsidR="00B71293" w:rsidRPr="00FE2E12" w:rsidRDefault="00B71293" w:rsidP="00B71293">
      <w:pPr>
        <w:pStyle w:val="Ttulo3"/>
        <w:rPr>
          <w:rFonts w:cs="Arial"/>
        </w:rPr>
      </w:pPr>
      <w:bookmarkStart w:id="12" w:name="_Toc529478073"/>
      <w:r w:rsidRPr="00FE2E12">
        <w:rPr>
          <w:rFonts w:cs="Arial"/>
        </w:rPr>
        <w:lastRenderedPageBreak/>
        <w:t>Telegram</w:t>
      </w:r>
      <w:bookmarkEnd w:id="12"/>
    </w:p>
    <w:p w14:paraId="08D4A3B3" w14:textId="77777777" w:rsidR="00D71F91" w:rsidRPr="00FE2E12" w:rsidRDefault="00D71F91" w:rsidP="00754C77">
      <w:pPr>
        <w:pStyle w:val="Paragrafo"/>
      </w:pPr>
    </w:p>
    <w:p w14:paraId="3AE0BF3A" w14:textId="77777777" w:rsidR="00CC32C2" w:rsidRDefault="0083777E" w:rsidP="00754C77">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754C77">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754C77">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29AE7243" w:rsidR="003D3737" w:rsidRPr="00FE2E12" w:rsidRDefault="007251F6" w:rsidP="00754C77">
      <w:pPr>
        <w:pStyle w:val="Paragrafo"/>
      </w:pPr>
      <w:r w:rsidRPr="00FE2E12">
        <w:t xml:space="preserve">A </w:t>
      </w:r>
      <w:r w:rsidR="00D05250" w:rsidRPr="00FE2E12">
        <w:fldChar w:fldCharType="begin"/>
      </w:r>
      <w:r w:rsidR="00D05250" w:rsidRPr="00FE2E12">
        <w:instrText xml:space="preserve"> REF _Ref528587887 \h </w:instrText>
      </w:r>
      <w:r w:rsidR="00FE2E12" w:rsidRPr="00FE2E12">
        <w:instrText xml:space="preserve"> \* MERGEFORMAT </w:instrText>
      </w:r>
      <w:r w:rsidR="00D05250" w:rsidRPr="00FE2E12">
        <w:fldChar w:fldCharType="separate"/>
      </w:r>
      <w:r w:rsidR="00D05250" w:rsidRPr="00FE2E12">
        <w:t>Figura</w:t>
      </w:r>
      <w:r w:rsidR="00C47B33" w:rsidRPr="00FE2E12">
        <w:t xml:space="preserve"> 6</w:t>
      </w:r>
      <w:r w:rsidR="00D05250" w:rsidRPr="00FE2E12">
        <w:fldChar w:fldCharType="end"/>
      </w:r>
      <w:r w:rsidR="00D05250" w:rsidRPr="00FE2E12">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w:t>
      </w:r>
      <w:proofErr w:type="gramStart"/>
      <w:r w:rsidR="005D2CE0">
        <w:t>675979870:AAGsgYDvpg</w:t>
      </w:r>
      <w:proofErr w:type="gramEnd"/>
      <w:r w:rsidR="005D2CE0">
        <w:t xml:space="preserve">2_nwuoG-A7KPHDZQffqWIOkFY” que será utilizado para acessar e controlar as funcionalidades deste </w:t>
      </w:r>
      <w:r w:rsidR="005D2CE0">
        <w:rPr>
          <w:i/>
          <w:iCs/>
        </w:rPr>
        <w:t>bot</w:t>
      </w:r>
      <w:r w:rsidR="005D2CE0">
        <w:t>.</w:t>
      </w:r>
    </w:p>
    <w:p w14:paraId="6C47B512" w14:textId="62293517" w:rsidR="00FB1A03" w:rsidRDefault="00FB1A03" w:rsidP="00CD50F4">
      <w:pPr>
        <w:pStyle w:val="Legenda"/>
      </w:pPr>
      <w:bookmarkStart w:id="13" w:name="_Toc529478056"/>
      <w:r>
        <w:lastRenderedPageBreak/>
        <w:t xml:space="preserve">Figura </w:t>
      </w:r>
      <w:fldSimple w:instr=" SEQ Figura \* ARABIC ">
        <w:r w:rsidR="008B68A0">
          <w:rPr>
            <w:noProof/>
          </w:rPr>
          <w:t>6</w:t>
        </w:r>
      </w:fldSimple>
      <w:r>
        <w:t xml:space="preserve"> - Criação de um novo bot a partir do</w:t>
      </w:r>
      <w:r w:rsidRPr="00C440FC">
        <w:t xml:space="preserve"> Telegram </w:t>
      </w:r>
      <w:r>
        <w:t>em uma conversa com o</w:t>
      </w:r>
      <w:r w:rsidRPr="00C440FC">
        <w:t xml:space="preserve"> BotFather</w:t>
      </w:r>
      <w:r>
        <w:rPr>
          <w:noProof/>
        </w:rPr>
        <w:t>.</w:t>
      </w:r>
      <w:bookmarkEnd w:id="13"/>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6"/>
      </w:r>
      <w:r w:rsidRPr="00F81484">
        <w:rPr>
          <w:sz w:val="20"/>
          <w:szCs w:val="20"/>
        </w:rPr>
        <w:t>.</w:t>
      </w:r>
    </w:p>
    <w:p w14:paraId="3884CB45" w14:textId="77777777" w:rsidR="001C3422" w:rsidRPr="001C3422" w:rsidRDefault="001C3422" w:rsidP="00754C77">
      <w:pPr>
        <w:pStyle w:val="Paragrafo"/>
      </w:pPr>
    </w:p>
    <w:p w14:paraId="530F7507" w14:textId="77777777" w:rsidR="006E61DA" w:rsidRDefault="006E61DA" w:rsidP="00754C77">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754C77">
      <w:pPr>
        <w:pStyle w:val="Paragrafo"/>
      </w:pPr>
    </w:p>
    <w:p w14:paraId="31E416E8" w14:textId="199D9279" w:rsidR="00B71293" w:rsidRPr="00FE2E12" w:rsidRDefault="00B71293" w:rsidP="00B71293">
      <w:pPr>
        <w:pStyle w:val="Ttulo3"/>
        <w:rPr>
          <w:rFonts w:cs="Arial"/>
        </w:rPr>
      </w:pPr>
      <w:bookmarkStart w:id="14" w:name="_Toc529478074"/>
      <w:r w:rsidRPr="00FE2E12">
        <w:rPr>
          <w:rFonts w:cs="Arial"/>
        </w:rPr>
        <w:t>Messenger</w:t>
      </w:r>
      <w:bookmarkEnd w:id="14"/>
    </w:p>
    <w:p w14:paraId="6A60B5B1" w14:textId="77777777" w:rsidR="003A2F64" w:rsidRPr="00FE2E12" w:rsidRDefault="003A2F64" w:rsidP="00754C77">
      <w:pPr>
        <w:pStyle w:val="Paragrafo"/>
      </w:pPr>
    </w:p>
    <w:p w14:paraId="6F7A47A1" w14:textId="77777777" w:rsidR="006B0860" w:rsidRDefault="006B0860" w:rsidP="00754C77">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767B9B52" w14:textId="6CC7BCB4" w:rsidR="008E579A" w:rsidRDefault="006B0860" w:rsidP="00754C77">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este painel pode ser visto na</w:t>
      </w:r>
      <w:r w:rsidR="001A110F" w:rsidRPr="00FE2E12">
        <w:t xml:space="preserve"> </w:t>
      </w:r>
      <w:r w:rsidR="001A110F" w:rsidRPr="00FE2E12">
        <w:fldChar w:fldCharType="begin"/>
      </w:r>
      <w:r w:rsidR="001A110F" w:rsidRPr="00FE2E12">
        <w:instrText xml:space="preserve"> REF _Ref528591276 \h </w:instrText>
      </w:r>
      <w:r w:rsidR="00FE2E12" w:rsidRPr="00FE2E12">
        <w:instrText xml:space="preserve"> \* MERGEFORMAT </w:instrText>
      </w:r>
      <w:r w:rsidR="001A110F" w:rsidRPr="00FE2E12">
        <w:fldChar w:fldCharType="separate"/>
      </w:r>
      <w:r w:rsidR="001A110F" w:rsidRPr="00FE2E12">
        <w:t>Figura</w:t>
      </w:r>
      <w:r w:rsidR="00196623" w:rsidRPr="00FE2E12">
        <w:t xml:space="preserve"> 7</w:t>
      </w:r>
      <w:r w:rsidR="001A110F" w:rsidRPr="00FE2E12">
        <w:fldChar w:fldCharType="end"/>
      </w:r>
      <w:r w:rsidR="00196623" w:rsidRPr="00FE2E12">
        <w:t xml:space="preserve"> </w:t>
      </w:r>
      <w:r w:rsidR="00B5782C">
        <w:t xml:space="preserve">com duas aplicações já criadas e um botão para criar uma nova. Após a criação da aplicação pelo painel é necessário a configuração de </w:t>
      </w:r>
      <w:r w:rsidR="00B5782C">
        <w:lastRenderedPageBreak/>
        <w:t xml:space="preserve">chaves de autenticação para que o </w:t>
      </w:r>
      <w:r w:rsidR="00B5782C">
        <w:rPr>
          <w:i/>
          <w:iCs/>
        </w:rPr>
        <w:t>bot</w:t>
      </w:r>
      <w:r w:rsidR="00B5782C">
        <w:t xml:space="preserve"> tenha acesso as funcionalidades do Messenger.</w:t>
      </w:r>
    </w:p>
    <w:p w14:paraId="459F39E7" w14:textId="77777777" w:rsidR="0047781E" w:rsidRPr="0047781E" w:rsidRDefault="0047781E" w:rsidP="0047781E">
      <w:pPr>
        <w:widowControl w:val="0"/>
        <w:autoSpaceDE w:val="0"/>
        <w:autoSpaceDN w:val="0"/>
        <w:adjustRightInd w:val="0"/>
        <w:ind w:firstLine="709"/>
        <w:rPr>
          <w:rFonts w:cs="Arial"/>
          <w:color w:val="000000"/>
        </w:rPr>
      </w:pPr>
    </w:p>
    <w:p w14:paraId="4030E16C" w14:textId="03E47F23" w:rsidR="002F2A96" w:rsidRDefault="002F2A96" w:rsidP="00CD50F4">
      <w:pPr>
        <w:pStyle w:val="Legenda"/>
      </w:pPr>
      <w:bookmarkStart w:id="15" w:name="_Toc529478057"/>
      <w:r>
        <w:t xml:space="preserve">Figura </w:t>
      </w:r>
      <w:fldSimple w:instr=" SEQ Figura \* ARABIC ">
        <w:r w:rsidR="008B68A0">
          <w:rPr>
            <w:noProof/>
          </w:rPr>
          <w:t>7</w:t>
        </w:r>
      </w:fldSimple>
      <w:r>
        <w:t xml:space="preserve"> - </w:t>
      </w:r>
      <w:r w:rsidRPr="00E20505">
        <w:t>Painel de criação e edição de aplicativos do Facebook</w:t>
      </w:r>
      <w:r>
        <w:t>.</w:t>
      </w:r>
      <w:bookmarkEnd w:id="15"/>
    </w:p>
    <w:p w14:paraId="0FC3ABBE" w14:textId="3215FB46" w:rsidR="001A110F" w:rsidRDefault="001A110F" w:rsidP="002F2A96">
      <w:pPr>
        <w:keepNext/>
        <w:jc w:val="center"/>
        <w:rPr>
          <w:rFonts w:cs="Arial"/>
        </w:rPr>
      </w:pPr>
      <w:r w:rsidRPr="00FE2E12">
        <w:rPr>
          <w:rFonts w:cs="Arial"/>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349625"/>
                    </a:xfrm>
                    <a:prstGeom prst="rect">
                      <a:avLst/>
                    </a:prstGeom>
                  </pic:spPr>
                </pic:pic>
              </a:graphicData>
            </a:graphic>
          </wp:inline>
        </w:drawing>
      </w:r>
    </w:p>
    <w:p w14:paraId="4FCFC52B" w14:textId="01B5EE0E" w:rsidR="00DC1243" w:rsidRPr="00DC1243" w:rsidRDefault="00DC1243" w:rsidP="00DC1243">
      <w:pPr>
        <w:keepNext/>
        <w:spacing w:line="240" w:lineRule="auto"/>
        <w:jc w:val="center"/>
        <w:rPr>
          <w:rFonts w:cs="Arial"/>
          <w:sz w:val="20"/>
          <w:szCs w:val="20"/>
        </w:rPr>
      </w:pPr>
      <w:r>
        <w:rPr>
          <w:rFonts w:cs="Arial"/>
          <w:sz w:val="20"/>
          <w:szCs w:val="20"/>
        </w:rPr>
        <w:t>Fonte: Plataforma do Facebook para desenvolvedores</w:t>
      </w:r>
      <w:r w:rsidR="00CA6DCC">
        <w:rPr>
          <w:rStyle w:val="Refdenotaderodap"/>
          <w:rFonts w:cs="Arial"/>
          <w:sz w:val="20"/>
          <w:szCs w:val="20"/>
        </w:rPr>
        <w:footnoteReference w:id="7"/>
      </w:r>
      <w:r>
        <w:rPr>
          <w:rFonts w:cs="Arial"/>
          <w:sz w:val="20"/>
          <w:szCs w:val="20"/>
        </w:rPr>
        <w:t>.</w:t>
      </w:r>
    </w:p>
    <w:p w14:paraId="0D0A9F02" w14:textId="77777777" w:rsidR="001A110F" w:rsidRPr="00FE2E12" w:rsidRDefault="001A110F" w:rsidP="00754C77">
      <w:pPr>
        <w:pStyle w:val="Paragrafo"/>
      </w:pPr>
    </w:p>
    <w:p w14:paraId="04E9A987" w14:textId="56E3C763" w:rsidR="00FB7845" w:rsidRPr="00FE2E12" w:rsidRDefault="00A31C5C" w:rsidP="00754C77">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A4CB993" w14:textId="77777777" w:rsidR="00760F59" w:rsidRDefault="00760F59" w:rsidP="00754C77">
      <w:pPr>
        <w:pStyle w:val="Paragrafo"/>
      </w:pPr>
    </w:p>
    <w:p w14:paraId="6365BC91" w14:textId="77777777" w:rsidR="001E45C2" w:rsidRPr="00FE2E12" w:rsidRDefault="001E45C2" w:rsidP="00754C77">
      <w:pPr>
        <w:pStyle w:val="Paragrafo"/>
      </w:pPr>
    </w:p>
    <w:p w14:paraId="164F96CE" w14:textId="3CE2E02A" w:rsidR="00E7358F" w:rsidRPr="00FE2E12" w:rsidRDefault="00E7358F" w:rsidP="002E16FC">
      <w:pPr>
        <w:pStyle w:val="Ttulo2"/>
        <w:rPr>
          <w:rFonts w:cs="Arial"/>
        </w:rPr>
      </w:pPr>
      <w:bookmarkStart w:id="16" w:name="_Toc529478075"/>
      <w:r w:rsidRPr="00FE2E12">
        <w:rPr>
          <w:rFonts w:cs="Arial"/>
        </w:rPr>
        <w:lastRenderedPageBreak/>
        <w:t>Back4App</w:t>
      </w:r>
      <w:bookmarkEnd w:id="16"/>
    </w:p>
    <w:p w14:paraId="0E8A4A30" w14:textId="77777777" w:rsidR="00760F59" w:rsidRPr="00FE2E12" w:rsidRDefault="00760F59" w:rsidP="00754C77">
      <w:pPr>
        <w:pStyle w:val="Paragrafo"/>
      </w:pPr>
    </w:p>
    <w:p w14:paraId="1CEE6573" w14:textId="73D20F76" w:rsidR="00760F59" w:rsidRPr="00FE2E12" w:rsidRDefault="00413E42" w:rsidP="00754C77">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754C77">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3E88CA51" w:rsidR="00CD7682" w:rsidRPr="00FE2E12" w:rsidRDefault="00DF2AF5" w:rsidP="00754C77">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1A5AEF" w:rsidRPr="00FE2E12">
        <w:t xml:space="preserve"> </w:t>
      </w:r>
      <w:r w:rsidR="001A5AEF" w:rsidRPr="00FE2E12">
        <w:fldChar w:fldCharType="begin"/>
      </w:r>
      <w:r w:rsidR="001A5AEF" w:rsidRPr="00FE2E12">
        <w:instrText xml:space="preserve"> REF _Ref528609591 \h </w:instrText>
      </w:r>
      <w:r w:rsidR="00FE2E12" w:rsidRPr="00FE2E12">
        <w:instrText xml:space="preserve"> \* MERGEFORMAT </w:instrText>
      </w:r>
      <w:r w:rsidR="001A5AEF" w:rsidRPr="00FE2E12">
        <w:fldChar w:fldCharType="separate"/>
      </w:r>
      <w:r w:rsidR="001A5AEF" w:rsidRPr="00FE2E12">
        <w:t>Figura</w:t>
      </w:r>
      <w:r w:rsidR="009F772D" w:rsidRPr="00FE2E12">
        <w:t xml:space="preserve"> 8</w:t>
      </w:r>
      <w:r w:rsidR="001A5AEF" w:rsidRPr="00FE2E12">
        <w:fldChar w:fldCharType="end"/>
      </w:r>
      <w:r w:rsidR="00365781" w:rsidRPr="00FE2E12">
        <w:t>,</w:t>
      </w:r>
      <w:r w:rsidR="006944ED" w:rsidRPr="00FE2E12">
        <w:t xml:space="preserve"> </w:t>
      </w:r>
      <w:r w:rsidR="0016520B">
        <w:t xml:space="preserve">para gerenciamento de banco de dados, 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0E867D0E" w:rsidR="008B5F32" w:rsidRDefault="008B5F32" w:rsidP="00CD50F4">
      <w:pPr>
        <w:pStyle w:val="Legenda"/>
      </w:pPr>
      <w:bookmarkStart w:id="17" w:name="_Toc529478058"/>
      <w:r>
        <w:lastRenderedPageBreak/>
        <w:t xml:space="preserve">Figura </w:t>
      </w:r>
      <w:fldSimple w:instr=" SEQ Figura \* ARABIC ">
        <w:r w:rsidR="008B68A0">
          <w:rPr>
            <w:noProof/>
          </w:rPr>
          <w:t>8</w:t>
        </w:r>
      </w:fldSimple>
      <w:r>
        <w:rPr>
          <w:noProof/>
        </w:rPr>
        <w:t xml:space="preserve"> - Painel de controle de uma aplicação no Back4App.</w:t>
      </w:r>
      <w:bookmarkEnd w:id="17"/>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8"/>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754C77">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754C77">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754C77">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754C77">
      <w:pPr>
        <w:pStyle w:val="Paragrafo"/>
      </w:pPr>
    </w:p>
    <w:p w14:paraId="06590C1F" w14:textId="18F0E6B4" w:rsidR="00E7358F" w:rsidRPr="00FE2E12" w:rsidRDefault="00B71293" w:rsidP="002E16FC">
      <w:pPr>
        <w:pStyle w:val="Ttulo2"/>
        <w:rPr>
          <w:rFonts w:cs="Arial"/>
        </w:rPr>
      </w:pPr>
      <w:bookmarkStart w:id="18" w:name="_Toc529478076"/>
      <w:r w:rsidRPr="00FE2E12">
        <w:rPr>
          <w:rFonts w:cs="Arial"/>
        </w:rPr>
        <w:t>VPS Hosting</w:t>
      </w:r>
      <w:bookmarkEnd w:id="18"/>
    </w:p>
    <w:p w14:paraId="76804BB6" w14:textId="77777777" w:rsidR="00621BA0" w:rsidRPr="00FE2E12" w:rsidRDefault="00621BA0" w:rsidP="00754C77">
      <w:pPr>
        <w:pStyle w:val="Paragrafo"/>
      </w:pPr>
    </w:p>
    <w:p w14:paraId="32E5755C" w14:textId="17A7AEB6" w:rsidR="00621BA0" w:rsidRDefault="00A77D1C" w:rsidP="00754C77">
      <w:pPr>
        <w:pStyle w:val="Paragrafo"/>
      </w:pPr>
      <w:r>
        <w:t xml:space="preserve">VPS </w:t>
      </w:r>
      <w:r>
        <w:rPr>
          <w:i/>
          <w:iCs/>
        </w:rPr>
        <w:t>Hosting</w:t>
      </w:r>
      <w:r>
        <w:t xml:space="preserve"> é a hospedagem de máquinas virtuais, vendido por empresas como um serviço. Cada VPS possui seu sistema operacional dedicado e os clientes destas empresas possuem acesso de usuário com direitos de administrador destas máquinas.</w:t>
      </w:r>
    </w:p>
    <w:p w14:paraId="1AA949AD" w14:textId="77777777" w:rsidR="00EC3D26" w:rsidRPr="00FE2E12" w:rsidRDefault="00EC3D26" w:rsidP="00754C77">
      <w:pPr>
        <w:pStyle w:val="Paragrafo"/>
      </w:pPr>
    </w:p>
    <w:p w14:paraId="2132A5FB" w14:textId="31B96065" w:rsidR="00B71293" w:rsidRPr="00FE2E12" w:rsidRDefault="00A55AA5" w:rsidP="00B71293">
      <w:pPr>
        <w:pStyle w:val="Ttulo3"/>
        <w:rPr>
          <w:rFonts w:cs="Arial"/>
        </w:rPr>
      </w:pPr>
      <w:bookmarkStart w:id="19" w:name="_Toc529478077"/>
      <w:r w:rsidRPr="00FE2E12">
        <w:rPr>
          <w:rFonts w:cs="Arial"/>
        </w:rPr>
        <w:t>DigitalOcean</w:t>
      </w:r>
      <w:r w:rsidR="00D055A1" w:rsidRPr="00FE2E12">
        <w:rPr>
          <w:rFonts w:cs="Arial"/>
        </w:rPr>
        <w:t xml:space="preserve"> Droplet</w:t>
      </w:r>
      <w:bookmarkEnd w:id="19"/>
    </w:p>
    <w:p w14:paraId="7B73BB2E" w14:textId="77777777" w:rsidR="00A55AA5" w:rsidRPr="00FE2E12" w:rsidRDefault="00A55AA5" w:rsidP="00754C77">
      <w:pPr>
        <w:pStyle w:val="Paragrafo"/>
      </w:pPr>
    </w:p>
    <w:p w14:paraId="5014C0E1" w14:textId="3BD089AE" w:rsidR="009A409C" w:rsidRPr="00FE2E12" w:rsidRDefault="00752C31" w:rsidP="00754C77">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5A2EC4">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009A409C" w:rsidRPr="00FE2E12">
        <w:fldChar w:fldCharType="separate"/>
      </w:r>
      <w:r w:rsidR="009A409C" w:rsidRPr="00FE2E12">
        <w:rPr>
          <w:noProof/>
        </w:rPr>
        <w:t>(DIGITALOCEAN, 2018)</w:t>
      </w:r>
      <w:r w:rsidR="009A409C" w:rsidRPr="00FE2E12">
        <w:fldChar w:fldCharType="end"/>
      </w:r>
      <w:r w:rsidR="009A409C" w:rsidRPr="00FE2E12">
        <w:t>.</w:t>
      </w:r>
    </w:p>
    <w:p w14:paraId="66A9CDEB" w14:textId="77777777" w:rsidR="004775E2" w:rsidRDefault="004775E2" w:rsidP="00754C77">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77777777" w:rsidR="00D675C0" w:rsidRDefault="004775E2" w:rsidP="00754C7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8F74A8" w:rsidRPr="00FE2E12">
        <w:fldChar w:fldCharType="begin"/>
      </w:r>
      <w:r w:rsidR="008F74A8" w:rsidRPr="00FE2E12">
        <w:instrText xml:space="preserve"> REF _Ref528615389 \h </w:instrText>
      </w:r>
      <w:r w:rsidR="00FE2E12" w:rsidRPr="00FE2E12">
        <w:instrText xml:space="preserve"> \* MERGEFORMAT </w:instrText>
      </w:r>
      <w:r w:rsidR="008F74A8" w:rsidRPr="00FE2E12">
        <w:fldChar w:fldCharType="separate"/>
      </w:r>
      <w:r w:rsidR="008F74A8" w:rsidRPr="00FE2E12">
        <w:t>Figura</w:t>
      </w:r>
      <w:r w:rsidR="003F6695" w:rsidRPr="00FE2E12">
        <w:t xml:space="preserve"> 9</w:t>
      </w:r>
      <w:r w:rsidR="008F74A8" w:rsidRPr="00FE2E12">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754C77">
      <w:pPr>
        <w:pStyle w:val="Paragrafo"/>
      </w:pPr>
    </w:p>
    <w:p w14:paraId="24F14FCF" w14:textId="544E621D" w:rsidR="00FD4884" w:rsidRDefault="00FD4884" w:rsidP="00CD50F4">
      <w:pPr>
        <w:pStyle w:val="Legenda"/>
      </w:pPr>
      <w:bookmarkStart w:id="20" w:name="_Toc529478059"/>
      <w:r>
        <w:lastRenderedPageBreak/>
        <w:t xml:space="preserve">Figura </w:t>
      </w:r>
      <w:fldSimple w:instr=" SEQ Figura \* ARABIC ">
        <w:r w:rsidR="008B68A0">
          <w:rPr>
            <w:noProof/>
          </w:rPr>
          <w:t>9</w:t>
        </w:r>
      </w:fldSimple>
      <w:r>
        <w:rPr>
          <w:noProof/>
        </w:rPr>
        <w:t xml:space="preserve"> - Painel de controle de um Droplet na plataforma do DigitalOcean.</w:t>
      </w:r>
      <w:bookmarkEnd w:id="20"/>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9"/>
      </w:r>
      <w:r>
        <w:rPr>
          <w:rFonts w:cs="Arial"/>
          <w:sz w:val="20"/>
          <w:szCs w:val="20"/>
        </w:rPr>
        <w:t>.</w:t>
      </w:r>
    </w:p>
    <w:p w14:paraId="4473A5F2" w14:textId="77777777" w:rsidR="00C3491F" w:rsidRPr="00C3491F" w:rsidRDefault="00C3491F" w:rsidP="00754C77">
      <w:pPr>
        <w:pStyle w:val="Paragrafo"/>
      </w:pPr>
    </w:p>
    <w:p w14:paraId="1BE68DCC" w14:textId="1443B249" w:rsidR="00D4590A" w:rsidRDefault="00B04663" w:rsidP="00754C7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754C77">
      <w:pPr>
        <w:pStyle w:val="Paragrafo"/>
      </w:pPr>
    </w:p>
    <w:p w14:paraId="2F1641D0" w14:textId="6E3F54FC" w:rsidR="00B71293" w:rsidRPr="00FE2E12" w:rsidRDefault="00A55AA5" w:rsidP="00B71293">
      <w:pPr>
        <w:pStyle w:val="Ttulo3"/>
        <w:rPr>
          <w:rFonts w:cs="Arial"/>
        </w:rPr>
      </w:pPr>
      <w:bookmarkStart w:id="21" w:name="_Toc529478078"/>
      <w:r w:rsidRPr="00FE2E12">
        <w:rPr>
          <w:rFonts w:cs="Arial"/>
        </w:rPr>
        <w:t>Heroku</w:t>
      </w:r>
      <w:r w:rsidR="00D055A1" w:rsidRPr="00FE2E12">
        <w:rPr>
          <w:rFonts w:cs="Arial"/>
        </w:rPr>
        <w:t xml:space="preserve"> Dyno</w:t>
      </w:r>
      <w:bookmarkEnd w:id="21"/>
    </w:p>
    <w:p w14:paraId="4D946B4B" w14:textId="77777777" w:rsidR="00D055A1" w:rsidRPr="00FE2E12" w:rsidRDefault="00D055A1" w:rsidP="00754C77">
      <w:pPr>
        <w:pStyle w:val="Paragrafo"/>
      </w:pPr>
    </w:p>
    <w:p w14:paraId="14ED476F" w14:textId="39E4F06B" w:rsidR="002A3A6F" w:rsidRDefault="00D055A1" w:rsidP="00754C77">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754C77">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w:t>
      </w:r>
      <w:r>
        <w:lastRenderedPageBreak/>
        <w:t>que esta sendo executada, ou sempre que o Dyno é reiniciado, o número da porta fica disponível no próprio servidor armazenado em uma variável de ambiente de nome “PORT”.</w:t>
      </w:r>
    </w:p>
    <w:p w14:paraId="5004D2FD" w14:textId="65319E3F" w:rsidR="008D7F9F" w:rsidRDefault="002A3A6F" w:rsidP="00754C77">
      <w:pPr>
        <w:pStyle w:val="Paragrafo"/>
      </w:pPr>
      <w:r>
        <w:t>Todas as configurações do VPS podem ser acessadas através do painel de controle oferecido pelo Heroku,</w:t>
      </w:r>
      <w:r w:rsidR="003A1ED1" w:rsidRPr="00FE2E12">
        <w:t xml:space="preserve"> </w:t>
      </w:r>
      <w:r w:rsidR="003A1ED1" w:rsidRPr="00FE2E12">
        <w:fldChar w:fldCharType="begin"/>
      </w:r>
      <w:r w:rsidR="003A1ED1" w:rsidRPr="00FE2E12">
        <w:instrText xml:space="preserve"> REF _Ref528616816 \h </w:instrText>
      </w:r>
      <w:r w:rsidR="00FE2E12" w:rsidRPr="00FE2E12">
        <w:instrText xml:space="preserve"> \* MERGEFORMAT </w:instrText>
      </w:r>
      <w:r w:rsidR="003A1ED1" w:rsidRPr="00FE2E12">
        <w:fldChar w:fldCharType="separate"/>
      </w:r>
      <w:r w:rsidR="003A1ED1" w:rsidRPr="00FE2E12">
        <w:t xml:space="preserve">Figura </w:t>
      </w:r>
      <w:r w:rsidR="00AC564B" w:rsidRPr="00FE2E12">
        <w:t>10</w:t>
      </w:r>
      <w:r w:rsidR="003A1ED1" w:rsidRPr="00FE2E12">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754C77">
      <w:pPr>
        <w:pStyle w:val="Paragrafo"/>
      </w:pPr>
    </w:p>
    <w:p w14:paraId="6B44FAC0" w14:textId="4C5881C3" w:rsidR="00C634F3" w:rsidRDefault="00C634F3" w:rsidP="00CD50F4">
      <w:pPr>
        <w:pStyle w:val="Legenda"/>
      </w:pPr>
      <w:bookmarkStart w:id="22" w:name="_Toc529478060"/>
      <w:r>
        <w:t xml:space="preserve">Figura </w:t>
      </w:r>
      <w:fldSimple w:instr=" SEQ Figura \* ARABIC ">
        <w:r w:rsidR="008B68A0">
          <w:rPr>
            <w:noProof/>
          </w:rPr>
          <w:t>10</w:t>
        </w:r>
      </w:fldSimple>
      <w:r>
        <w:t xml:space="preserve"> - Painel de controle de um Dyno na plataforma do Heroku.</w:t>
      </w:r>
      <w:bookmarkEnd w:id="22"/>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10"/>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754C77">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754C77">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754C77">
      <w:pPr>
        <w:pStyle w:val="Paragrafo"/>
      </w:pPr>
    </w:p>
    <w:p w14:paraId="03E781D0" w14:textId="30909ECA" w:rsidR="006A491C" w:rsidRPr="00FE2E12" w:rsidRDefault="006A491C" w:rsidP="006A491C">
      <w:pPr>
        <w:pStyle w:val="Ttulo2"/>
        <w:rPr>
          <w:rFonts w:cs="Arial"/>
        </w:rPr>
      </w:pPr>
      <w:bookmarkStart w:id="23" w:name="_Ref528850929"/>
      <w:bookmarkStart w:id="24" w:name="_Toc529478079"/>
      <w:r w:rsidRPr="00FE2E12">
        <w:rPr>
          <w:rFonts w:cs="Arial"/>
        </w:rPr>
        <w:t>Selenium</w:t>
      </w:r>
      <w:r w:rsidR="0034098D" w:rsidRPr="00FE2E12">
        <w:rPr>
          <w:rFonts w:cs="Arial"/>
        </w:rPr>
        <w:t xml:space="preserve"> WebDriver</w:t>
      </w:r>
      <w:bookmarkEnd w:id="23"/>
      <w:bookmarkEnd w:id="24"/>
    </w:p>
    <w:p w14:paraId="76DBAE95" w14:textId="77777777" w:rsidR="006E68B7" w:rsidRPr="00FE2E12" w:rsidRDefault="006E68B7" w:rsidP="00754C77">
      <w:pPr>
        <w:pStyle w:val="Paragrafo"/>
      </w:pPr>
    </w:p>
    <w:p w14:paraId="660DDAA1" w14:textId="77777777" w:rsidR="00E55B48" w:rsidRDefault="00E55B48" w:rsidP="00754C77">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754C77">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754C77">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754C77">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754C77">
      <w:pPr>
        <w:pStyle w:val="Paragrafo"/>
      </w:pPr>
    </w:p>
    <w:p w14:paraId="09344888" w14:textId="1863D644" w:rsidR="0054475C" w:rsidRPr="00FE2E12" w:rsidRDefault="00821E7A" w:rsidP="00821E7A">
      <w:pPr>
        <w:pStyle w:val="Ttulo2"/>
        <w:rPr>
          <w:rFonts w:cs="Arial"/>
        </w:rPr>
      </w:pPr>
      <w:bookmarkStart w:id="25" w:name="_Toc529478080"/>
      <w:r w:rsidRPr="00FE2E12">
        <w:rPr>
          <w:rFonts w:cs="Arial"/>
        </w:rPr>
        <w:lastRenderedPageBreak/>
        <w:t>Kanban</w:t>
      </w:r>
      <w:bookmarkEnd w:id="25"/>
    </w:p>
    <w:p w14:paraId="35CF4B1F" w14:textId="77777777" w:rsidR="0054475C" w:rsidRPr="00FE2E12" w:rsidRDefault="0054475C" w:rsidP="00754C77">
      <w:pPr>
        <w:pStyle w:val="Paragrafo"/>
      </w:pPr>
    </w:p>
    <w:p w14:paraId="2DD92CA3" w14:textId="77777777" w:rsidR="00231BD0" w:rsidRDefault="00231BD0" w:rsidP="00754C77">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754C77">
      <w:pPr>
        <w:pStyle w:val="Paragrafo"/>
      </w:pPr>
      <w: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754C77">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754C77">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754C77">
      <w:pPr>
        <w:pStyle w:val="Paragrafo"/>
      </w:pPr>
    </w:p>
    <w:p w14:paraId="5F5FF278" w14:textId="77777777" w:rsidR="00876DFA" w:rsidRPr="00FE2E12" w:rsidRDefault="00876DFA" w:rsidP="00754C77">
      <w:pPr>
        <w:pStyle w:val="Paragrafo"/>
      </w:pPr>
    </w:p>
    <w:p w14:paraId="7EE5D9F4" w14:textId="77777777" w:rsidR="00876DFA" w:rsidRPr="00FE2E12" w:rsidRDefault="00876DFA" w:rsidP="00754C77">
      <w:pPr>
        <w:pStyle w:val="Paragrafo"/>
      </w:pPr>
    </w:p>
    <w:p w14:paraId="52E76937" w14:textId="77777777" w:rsidR="00876DFA" w:rsidRPr="00FE2E12" w:rsidRDefault="00876DFA" w:rsidP="00754C77">
      <w:pPr>
        <w:pStyle w:val="Paragrafo"/>
      </w:pPr>
    </w:p>
    <w:p w14:paraId="12BC3B53" w14:textId="77777777" w:rsidR="00876DFA" w:rsidRDefault="00876DFA" w:rsidP="00754C77">
      <w:pPr>
        <w:pStyle w:val="Paragrafo"/>
      </w:pPr>
    </w:p>
    <w:p w14:paraId="2E3F0C9C" w14:textId="77777777" w:rsidR="005A265B" w:rsidRDefault="005A265B" w:rsidP="00754C77">
      <w:pPr>
        <w:pStyle w:val="Paragrafo"/>
      </w:pPr>
    </w:p>
    <w:p w14:paraId="342F1D3F" w14:textId="77777777" w:rsidR="005A265B" w:rsidRDefault="005A265B" w:rsidP="00754C77">
      <w:pPr>
        <w:pStyle w:val="Paragrafo"/>
      </w:pPr>
    </w:p>
    <w:p w14:paraId="0E81D407" w14:textId="77777777" w:rsidR="005A265B" w:rsidRDefault="005A265B" w:rsidP="00754C77">
      <w:pPr>
        <w:pStyle w:val="Paragrafo"/>
      </w:pPr>
    </w:p>
    <w:p w14:paraId="25AFD7BA" w14:textId="77777777" w:rsidR="005A265B" w:rsidRDefault="005A265B" w:rsidP="00754C77">
      <w:pPr>
        <w:pStyle w:val="Paragrafo"/>
      </w:pPr>
    </w:p>
    <w:p w14:paraId="65F3C379" w14:textId="77777777" w:rsidR="005A265B" w:rsidRDefault="005A265B" w:rsidP="00754C77">
      <w:pPr>
        <w:pStyle w:val="Paragrafo"/>
      </w:pPr>
    </w:p>
    <w:p w14:paraId="539EEF0B" w14:textId="77777777" w:rsidR="005A265B" w:rsidRDefault="005A265B" w:rsidP="00754C77">
      <w:pPr>
        <w:pStyle w:val="Paragrafo"/>
      </w:pPr>
    </w:p>
    <w:p w14:paraId="13455D07" w14:textId="77777777" w:rsidR="005A265B" w:rsidRDefault="005A265B" w:rsidP="00754C77">
      <w:pPr>
        <w:pStyle w:val="Paragrafo"/>
      </w:pP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Pr="00FE2E12" w:rsidRDefault="009A0547" w:rsidP="00C938D0">
      <w:pPr>
        <w:pStyle w:val="Ttulo1"/>
      </w:pPr>
      <w:bookmarkStart w:id="26" w:name="_Toc529478081"/>
      <w:r w:rsidRPr="00FE2E12">
        <w:lastRenderedPageBreak/>
        <w:t>MATERIAIS E MÉTODOS</w:t>
      </w:r>
      <w:bookmarkEnd w:id="26"/>
    </w:p>
    <w:p w14:paraId="4664385C" w14:textId="77777777" w:rsidR="00F503D9" w:rsidRPr="00FE2E12" w:rsidRDefault="00F503D9" w:rsidP="00754C77">
      <w:pPr>
        <w:pStyle w:val="Paragrafo"/>
      </w:pPr>
    </w:p>
    <w:p w14:paraId="716CB798" w14:textId="77777777" w:rsidR="00A91689" w:rsidRDefault="00A91689" w:rsidP="00754C77">
      <w:pPr>
        <w:pStyle w:val="Paragrafo"/>
      </w:pPr>
      <w:r>
        <w:t xml:space="preserve">Como se trata de um sistema distribuído, a implementação deste SAP foi modularizada, de forma que cada módulo possui 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03A298B0" w:rsidR="00733573" w:rsidRPr="00FE2E12" w:rsidRDefault="00A91689" w:rsidP="00754C77">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Desta maneira, para um módulo se comunicar com outro basta eles seguirem o padrão de comunicação estabelecido. A topologia de comunicação entre os módulos é representada na</w:t>
      </w:r>
      <w:r w:rsidR="001D0B0C" w:rsidRPr="00FE2E12">
        <w:t xml:space="preserve"> </w:t>
      </w:r>
      <w:r w:rsidR="001D0B0C" w:rsidRPr="00FE2E12">
        <w:fldChar w:fldCharType="begin"/>
      </w:r>
      <w:r w:rsidR="001D0B0C" w:rsidRPr="00FE2E12">
        <w:instrText xml:space="preserve"> REF _Ref528681489 \h </w:instrText>
      </w:r>
      <w:r w:rsidR="00FE2E12" w:rsidRPr="00FE2E12">
        <w:instrText xml:space="preserve"> \* MERGEFORMAT </w:instrText>
      </w:r>
      <w:r w:rsidR="001D0B0C" w:rsidRPr="00FE2E12">
        <w:fldChar w:fldCharType="separate"/>
      </w:r>
      <w:r w:rsidR="001D0B0C" w:rsidRPr="00FE2E12">
        <w:t xml:space="preserve">Figura </w:t>
      </w:r>
      <w:r w:rsidR="007D5728" w:rsidRPr="00FE2E12">
        <w:t>1</w:t>
      </w:r>
      <w:r w:rsidR="001D0B0C" w:rsidRPr="00FE2E12">
        <w:rPr>
          <w:noProof/>
        </w:rPr>
        <w:t>1</w:t>
      </w:r>
      <w:r w:rsidR="001D0B0C" w:rsidRPr="00FE2E12">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18FBE117" w14:textId="60A68901" w:rsidR="000C04E4" w:rsidRPr="00CD50F4" w:rsidRDefault="000C04E4" w:rsidP="00CD50F4">
      <w:pPr>
        <w:pStyle w:val="Legenda"/>
      </w:pPr>
      <w:bookmarkStart w:id="27" w:name="_Toc529478061"/>
      <w:r w:rsidRPr="00CD50F4">
        <w:t xml:space="preserve">Figura </w:t>
      </w:r>
      <w:fldSimple w:instr=" SEQ Figura \* ARABIC ">
        <w:r w:rsidR="008B68A0">
          <w:rPr>
            <w:noProof/>
          </w:rPr>
          <w:t>11</w:t>
        </w:r>
      </w:fldSimple>
      <w:r w:rsidRPr="00CD50F4">
        <w:t xml:space="preserve"> - Topologia de comunicação entre módulos.</w:t>
      </w:r>
      <w:bookmarkEnd w:id="27"/>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77777777" w:rsidR="004C6678" w:rsidRDefault="009C15BD" w:rsidP="00754C77">
      <w:pPr>
        <w:pStyle w:val="Paragrafo"/>
        <w:rPr>
          <w:rFonts w:cs="Arial"/>
          <w:color w:val="000000"/>
        </w:rPr>
      </w:pPr>
      <w:r w:rsidRPr="00FE2E12">
        <w:lastRenderedPageBreak/>
        <w:t>P</w:t>
      </w:r>
      <w:r w:rsidR="003F75FD" w:rsidRPr="00FE2E12">
        <w:t xml:space="preserve">ara este projeto não foram gerados outros diagramas além da topologia apresentada na </w:t>
      </w:r>
      <w:r w:rsidR="003F75FD" w:rsidRPr="00FE2E12">
        <w:fldChar w:fldCharType="begin"/>
      </w:r>
      <w:r w:rsidR="003F75FD" w:rsidRPr="00FE2E12">
        <w:instrText xml:space="preserve"> REF _Ref528681489 \h </w:instrText>
      </w:r>
      <w:r w:rsidR="00FE2E12" w:rsidRPr="00FE2E12">
        <w:instrText xml:space="preserve"> \* MERGEFORMAT </w:instrText>
      </w:r>
      <w:r w:rsidR="003F75FD" w:rsidRPr="00FE2E12">
        <w:fldChar w:fldCharType="separate"/>
      </w:r>
      <w:r w:rsidR="003F75FD" w:rsidRPr="00FE2E12">
        <w:t xml:space="preserve">Figura </w:t>
      </w:r>
      <w:r w:rsidR="00AC333F" w:rsidRPr="00FE2E12">
        <w:t>1</w:t>
      </w:r>
      <w:r w:rsidR="003F75FD" w:rsidRPr="00FE2E12">
        <w:rPr>
          <w:noProof/>
        </w:rPr>
        <w:t>1</w:t>
      </w:r>
      <w:r w:rsidR="003F75FD" w:rsidRPr="00FE2E12">
        <w:fldChar w:fldCharType="end"/>
      </w:r>
      <w:r w:rsidRPr="00FE2E12">
        <w:t xml:space="preserve">, </w:t>
      </w:r>
      <w:r w:rsidR="004C6678">
        <w:rPr>
          <w:rFonts w:cs="Arial"/>
          <w:color w:val="000000"/>
        </w:rPr>
        <w:t>visto que este trabalho foi implementado utilizando a metodologia ágil Kanban, onde não é obrigatório a criação de diagramas.</w:t>
      </w:r>
    </w:p>
    <w:p w14:paraId="1DFD1484" w14:textId="77777777" w:rsidR="004C6678" w:rsidRDefault="004C6678" w:rsidP="00754C77">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754C77">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754C77">
      <w:pPr>
        <w:pStyle w:val="Paragrafo"/>
      </w:pPr>
    </w:p>
    <w:p w14:paraId="74CC9768" w14:textId="2D59B7DD" w:rsidR="009A0547" w:rsidRPr="00FE2E12" w:rsidRDefault="009A0547" w:rsidP="009A0547">
      <w:pPr>
        <w:pStyle w:val="Ttulo2"/>
        <w:rPr>
          <w:rFonts w:cs="Arial"/>
        </w:rPr>
      </w:pPr>
      <w:bookmarkStart w:id="28" w:name="_Toc529478082"/>
      <w:r w:rsidRPr="00FE2E12">
        <w:rPr>
          <w:rFonts w:cs="Arial"/>
        </w:rPr>
        <w:t>Interface</w:t>
      </w:r>
      <w:bookmarkEnd w:id="28"/>
    </w:p>
    <w:p w14:paraId="322FC021" w14:textId="77777777" w:rsidR="00AE2A84" w:rsidRPr="00FE2E12" w:rsidRDefault="00AE2A84" w:rsidP="00754C77">
      <w:pPr>
        <w:pStyle w:val="Paragrafo"/>
      </w:pPr>
    </w:p>
    <w:p w14:paraId="791EA1DA" w14:textId="77777777" w:rsidR="00FC2960" w:rsidRDefault="00FC2960" w:rsidP="00754C77">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754C77">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754C77">
      <w:pPr>
        <w:pStyle w:val="Paragrafo"/>
      </w:pPr>
    </w:p>
    <w:p w14:paraId="5F12D5DA" w14:textId="615E84D0" w:rsidR="007F6063" w:rsidRPr="00FE2E12" w:rsidRDefault="00D70A33" w:rsidP="00754C77">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754C77">
      <w:pPr>
        <w:pStyle w:val="Paragrafo"/>
        <w:numPr>
          <w:ilvl w:val="0"/>
          <w:numId w:val="12"/>
        </w:numPr>
      </w:pPr>
      <w:r w:rsidRPr="00FE2E12">
        <w:t>n</w:t>
      </w:r>
      <w:r w:rsidR="005F5A6E" w:rsidRPr="00FE2E12">
        <w:t>ome do usuário;</w:t>
      </w:r>
    </w:p>
    <w:p w14:paraId="6FB4B7B4" w14:textId="32E8AB46" w:rsidR="005F5A6E" w:rsidRPr="00FE2E12" w:rsidRDefault="00D70A33" w:rsidP="00754C77">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754C77">
      <w:pPr>
        <w:pStyle w:val="Paragrafo"/>
        <w:numPr>
          <w:ilvl w:val="0"/>
          <w:numId w:val="12"/>
        </w:numPr>
      </w:pPr>
      <w:r w:rsidRPr="00FE2E12">
        <w:t>URL do ponto de acesso;</w:t>
      </w:r>
    </w:p>
    <w:p w14:paraId="393D217B" w14:textId="26E1FA83" w:rsidR="00816B58" w:rsidRPr="00FE2E12" w:rsidRDefault="00D70A33" w:rsidP="00754C77">
      <w:pPr>
        <w:pStyle w:val="Paragrafo"/>
        <w:numPr>
          <w:ilvl w:val="0"/>
          <w:numId w:val="12"/>
        </w:numPr>
      </w:pPr>
      <w:r w:rsidRPr="00FE2E12">
        <w:t>mensagem a ser encaminhada.</w:t>
      </w:r>
    </w:p>
    <w:p w14:paraId="3E19CEE9" w14:textId="54BF208B" w:rsidR="00AE2A84" w:rsidRPr="00FE2E12" w:rsidRDefault="005E0C21" w:rsidP="00754C77">
      <w:pPr>
        <w:pStyle w:val="Paragrafo"/>
      </w:pPr>
      <w:r w:rsidRPr="00FE2E12">
        <w:lastRenderedPageBreak/>
        <w:t>E a resposta recebida desta requisição sempre contem as seguintes informações:</w:t>
      </w:r>
    </w:p>
    <w:p w14:paraId="4527E9FD" w14:textId="77777777" w:rsidR="00816B58" w:rsidRPr="00FE2E12" w:rsidRDefault="00816B58" w:rsidP="00754C77">
      <w:pPr>
        <w:pStyle w:val="Paragrafo"/>
      </w:pPr>
    </w:p>
    <w:p w14:paraId="662C838A" w14:textId="4B820D10" w:rsidR="005E0C21" w:rsidRPr="00FE2E12" w:rsidRDefault="00EE038B" w:rsidP="00754C77">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754C77">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754C77">
      <w:pPr>
        <w:pStyle w:val="Paragrafo"/>
        <w:numPr>
          <w:ilvl w:val="0"/>
          <w:numId w:val="13"/>
        </w:numPr>
      </w:pPr>
      <w:r w:rsidRPr="00FE2E12">
        <w:t>m</w:t>
      </w:r>
      <w:r w:rsidR="00F83907" w:rsidRPr="00FE2E12">
        <w:t>ensagem.</w:t>
      </w:r>
    </w:p>
    <w:p w14:paraId="4350656A" w14:textId="77777777" w:rsidR="005E0C21" w:rsidRPr="00FE2E12" w:rsidRDefault="005E0C21" w:rsidP="00754C77">
      <w:pPr>
        <w:pStyle w:val="Paragrafo"/>
      </w:pPr>
    </w:p>
    <w:p w14:paraId="4B277E5F" w14:textId="4EFBDD61" w:rsidR="00816B58" w:rsidRPr="00FE2E12" w:rsidRDefault="00816B58" w:rsidP="00754C77">
      <w:pPr>
        <w:pStyle w:val="Paragrafo"/>
      </w:pPr>
      <w:r w:rsidRPr="00FE2E12">
        <w:t>Já o ponto de acesso direto deve receber requisições que contenham as seguintes informações:</w:t>
      </w:r>
    </w:p>
    <w:p w14:paraId="1BCBA1F0" w14:textId="77777777" w:rsidR="00456DDE" w:rsidRPr="00FE2E12" w:rsidRDefault="00456DDE" w:rsidP="00754C77">
      <w:pPr>
        <w:pStyle w:val="Paragrafo"/>
      </w:pPr>
    </w:p>
    <w:p w14:paraId="3C2CE5CC" w14:textId="0FFC5096" w:rsidR="00456DDE" w:rsidRPr="00FE2E12" w:rsidRDefault="00FB53B8" w:rsidP="00754C77">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754C77">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754C77">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754C77">
      <w:pPr>
        <w:pStyle w:val="Paragrafo"/>
        <w:numPr>
          <w:ilvl w:val="0"/>
          <w:numId w:val="14"/>
        </w:numPr>
      </w:pPr>
      <w:r w:rsidRPr="00FE2E12">
        <w:t>m</w:t>
      </w:r>
      <w:r w:rsidR="00F83907" w:rsidRPr="00FE2E12">
        <w:t>ensagem.</w:t>
      </w:r>
    </w:p>
    <w:p w14:paraId="749CC632" w14:textId="77777777" w:rsidR="004736D3" w:rsidRPr="00FE2E12" w:rsidRDefault="004736D3" w:rsidP="00754C77">
      <w:pPr>
        <w:pStyle w:val="Paragrafo"/>
      </w:pPr>
    </w:p>
    <w:p w14:paraId="67D96046" w14:textId="36DF8A21" w:rsidR="009A0547" w:rsidRPr="00FE2E12" w:rsidRDefault="009A0547" w:rsidP="009A0547">
      <w:pPr>
        <w:pStyle w:val="Ttulo3"/>
        <w:rPr>
          <w:rFonts w:cs="Arial"/>
        </w:rPr>
      </w:pPr>
      <w:bookmarkStart w:id="29" w:name="_Toc529478083"/>
      <w:r w:rsidRPr="00FE2E12">
        <w:rPr>
          <w:rFonts w:cs="Arial"/>
        </w:rPr>
        <w:t>Telegram</w:t>
      </w:r>
      <w:bookmarkEnd w:id="29"/>
    </w:p>
    <w:p w14:paraId="7ACEB2BB" w14:textId="77777777" w:rsidR="00E539FF" w:rsidRPr="00FE2E12" w:rsidRDefault="00E539FF" w:rsidP="00754C77">
      <w:pPr>
        <w:pStyle w:val="Paragrafo"/>
      </w:pPr>
    </w:p>
    <w:p w14:paraId="1CE742B1" w14:textId="77777777" w:rsidR="006C0536" w:rsidRDefault="006C0536" w:rsidP="00754C77">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754C77">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754C77">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754C77">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754C77">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754C77">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754C77">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754C77">
      <w:pPr>
        <w:pStyle w:val="Paragrafo"/>
      </w:pPr>
    </w:p>
    <w:p w14:paraId="194F4210" w14:textId="17B800DD" w:rsidR="009A0547" w:rsidRPr="00FE2E12" w:rsidRDefault="009A0547" w:rsidP="009A0547">
      <w:pPr>
        <w:pStyle w:val="Ttulo3"/>
        <w:rPr>
          <w:rFonts w:cs="Arial"/>
        </w:rPr>
      </w:pPr>
      <w:bookmarkStart w:id="30" w:name="_Toc529478084"/>
      <w:r w:rsidRPr="00FE2E12">
        <w:rPr>
          <w:rFonts w:cs="Arial"/>
        </w:rPr>
        <w:t>Messenger</w:t>
      </w:r>
      <w:bookmarkEnd w:id="30"/>
    </w:p>
    <w:p w14:paraId="17E229F3" w14:textId="77777777" w:rsidR="00654DE5" w:rsidRPr="00FE2E12" w:rsidRDefault="00654DE5" w:rsidP="00754C77">
      <w:pPr>
        <w:pStyle w:val="Paragrafo"/>
      </w:pPr>
    </w:p>
    <w:p w14:paraId="32971C3E" w14:textId="77777777" w:rsidR="00A045EE" w:rsidRDefault="00A045EE" w:rsidP="00754C77">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754C77">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754C77">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754C77">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754C77">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754C77">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754C77">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754C77">
      <w:pPr>
        <w:pStyle w:val="Paragrafo"/>
      </w:pPr>
    </w:p>
    <w:p w14:paraId="5997132C" w14:textId="0325516E" w:rsidR="00846ED9" w:rsidRPr="00FE2E12" w:rsidRDefault="009A0547" w:rsidP="00BA20A5">
      <w:pPr>
        <w:pStyle w:val="Ttulo2"/>
        <w:rPr>
          <w:rFonts w:cs="Arial"/>
        </w:rPr>
      </w:pPr>
      <w:bookmarkStart w:id="31" w:name="_Toc529478085"/>
      <w:r w:rsidRPr="00FE2E12">
        <w:rPr>
          <w:rFonts w:cs="Arial"/>
        </w:rPr>
        <w:lastRenderedPageBreak/>
        <w:t>Banco de Dados</w:t>
      </w:r>
      <w:bookmarkEnd w:id="31"/>
    </w:p>
    <w:p w14:paraId="6544A02A" w14:textId="77777777" w:rsidR="00B9110E" w:rsidRPr="00FE2E12" w:rsidRDefault="00B9110E" w:rsidP="00754C77">
      <w:pPr>
        <w:pStyle w:val="Paragrafo"/>
      </w:pPr>
    </w:p>
    <w:p w14:paraId="6B464A13" w14:textId="77777777" w:rsidR="00BA7587" w:rsidRDefault="00BA7587" w:rsidP="00754C77">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754C77">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754C77">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754C77">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754C77">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754C77">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754C77">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754C77">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754C77">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754C77">
      <w:pPr>
        <w:pStyle w:val="Paragrafo"/>
      </w:pPr>
    </w:p>
    <w:p w14:paraId="524EBA7B" w14:textId="77777777" w:rsidR="00F812AB" w:rsidRPr="00FE2E12" w:rsidRDefault="00F812AB" w:rsidP="00754C77">
      <w:pPr>
        <w:pStyle w:val="Paragrafo"/>
      </w:pPr>
    </w:p>
    <w:p w14:paraId="3154D7C0" w14:textId="77777777" w:rsidR="00F812AB" w:rsidRPr="00FE2E12" w:rsidRDefault="00F812AB" w:rsidP="00754C77">
      <w:pPr>
        <w:pStyle w:val="Paragrafo"/>
      </w:pPr>
    </w:p>
    <w:p w14:paraId="5CB35525" w14:textId="292FF97B" w:rsidR="009A0547" w:rsidRPr="00FE2E12" w:rsidRDefault="009A0547" w:rsidP="009A0547">
      <w:pPr>
        <w:pStyle w:val="Ttulo2"/>
        <w:rPr>
          <w:rFonts w:cs="Arial"/>
        </w:rPr>
      </w:pPr>
      <w:bookmarkStart w:id="32" w:name="_Toc529478086"/>
      <w:r w:rsidRPr="00FE2E12">
        <w:rPr>
          <w:rFonts w:cs="Arial"/>
        </w:rPr>
        <w:lastRenderedPageBreak/>
        <w:t>Entendimento de Linguagem Natural</w:t>
      </w:r>
      <w:bookmarkEnd w:id="32"/>
    </w:p>
    <w:p w14:paraId="04B64ED0" w14:textId="77777777" w:rsidR="0096652C" w:rsidRPr="00FE2E12" w:rsidRDefault="0096652C" w:rsidP="00754C77">
      <w:pPr>
        <w:pStyle w:val="Paragrafo"/>
      </w:pPr>
    </w:p>
    <w:p w14:paraId="07BBEA89" w14:textId="77777777" w:rsidR="0077470C" w:rsidRDefault="0077470C" w:rsidP="00754C77">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754C77">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478DFEB3" w:rsidR="0044325E" w:rsidRDefault="0077470C" w:rsidP="00754C77">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BB76C2" w:rsidRPr="00FE2E12">
        <w:t xml:space="preserve"> </w:t>
      </w:r>
      <w:r w:rsidR="00BB76C2" w:rsidRPr="00FE2E12">
        <w:fldChar w:fldCharType="begin"/>
      </w:r>
      <w:r w:rsidR="00BB76C2" w:rsidRPr="00FE2E12">
        <w:instrText xml:space="preserve"> REF _Ref528784988 \h </w:instrText>
      </w:r>
      <w:r w:rsidR="00FE2E12" w:rsidRPr="00FE2E12">
        <w:instrText xml:space="preserve"> \* MERGEFORMAT </w:instrText>
      </w:r>
      <w:r w:rsidR="00BB76C2" w:rsidRPr="00FE2E12">
        <w:fldChar w:fldCharType="separate"/>
      </w:r>
      <w:r w:rsidR="00BB76C2" w:rsidRPr="00FE2E12">
        <w:t xml:space="preserve">Figura </w:t>
      </w:r>
      <w:r w:rsidR="00252C47" w:rsidRPr="00FE2E12">
        <w:t>12</w:t>
      </w:r>
      <w:r w:rsidR="00BB76C2" w:rsidRPr="00FE2E12">
        <w:fldChar w:fldCharType="end"/>
      </w:r>
      <w:r w:rsidR="00BB76C2" w:rsidRPr="00FE2E12">
        <w:t>.</w:t>
      </w:r>
    </w:p>
    <w:p w14:paraId="6DEC04AC" w14:textId="705E6ABF" w:rsidR="008C4D4E" w:rsidRPr="00FE2E12" w:rsidRDefault="0077470C" w:rsidP="00754C77">
      <w:pPr>
        <w:pStyle w:val="Paragrafo"/>
      </w:pPr>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8C4D4E" w:rsidRPr="00FE2E12">
        <w:t xml:space="preserve"> </w:t>
      </w:r>
      <w:r w:rsidR="008C4D4E" w:rsidRPr="00FE2E12">
        <w:fldChar w:fldCharType="begin"/>
      </w:r>
      <w:r w:rsidR="008C4D4E" w:rsidRPr="00FE2E12">
        <w:instrText xml:space="preserve"> REF _Ref528784446 \h  \* MERGEFORMAT </w:instrText>
      </w:r>
      <w:r w:rsidR="008C4D4E" w:rsidRPr="00FE2E12">
        <w:fldChar w:fldCharType="separate"/>
      </w:r>
      <w:r w:rsidR="008C4D4E" w:rsidRPr="00FE2E12">
        <w:t xml:space="preserve">Figura </w:t>
      </w:r>
      <w:r w:rsidR="008C4D4E">
        <w:t>13</w:t>
      </w:r>
      <w:r w:rsidR="008C4D4E" w:rsidRPr="00FE2E12">
        <w:fldChar w:fldCharType="end"/>
      </w:r>
      <w:r w:rsidR="008C4D4E" w:rsidRPr="00FE2E12">
        <w:t>.</w:t>
      </w:r>
    </w:p>
    <w:p w14:paraId="4701F067" w14:textId="77777777" w:rsidR="00D463E8" w:rsidRPr="00FE2E12" w:rsidRDefault="00D463E8" w:rsidP="00754C77">
      <w:pPr>
        <w:pStyle w:val="Paragrafo"/>
      </w:pPr>
    </w:p>
    <w:p w14:paraId="17B4EFDB" w14:textId="01F9959E" w:rsidR="00D463E8" w:rsidRDefault="00D463E8" w:rsidP="00D463E8">
      <w:pPr>
        <w:pStyle w:val="Legenda"/>
      </w:pPr>
      <w:bookmarkStart w:id="33" w:name="_Toc529478062"/>
      <w:r>
        <w:lastRenderedPageBreak/>
        <w:t xml:space="preserve">Figura </w:t>
      </w:r>
      <w:fldSimple w:instr=" SEQ Figura \* ARABIC ">
        <w:r w:rsidR="008B68A0">
          <w:rPr>
            <w:noProof/>
          </w:rPr>
          <w:t>12</w:t>
        </w:r>
      </w:fldSimple>
      <w:r>
        <w:t xml:space="preserve"> - Painel do serviço Watson Assistant com algumas Intents criadas para o workspace Lana.</w:t>
      </w:r>
      <w:bookmarkEnd w:id="33"/>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754C77">
      <w:pPr>
        <w:pStyle w:val="Paragrafo"/>
      </w:pPr>
    </w:p>
    <w:p w14:paraId="1F9C3B53" w14:textId="60F8AD8D" w:rsidR="009E30CB" w:rsidRDefault="009E30CB" w:rsidP="009E30CB">
      <w:pPr>
        <w:pStyle w:val="Legenda"/>
      </w:pPr>
      <w:bookmarkStart w:id="34" w:name="_Toc529478063"/>
      <w:r>
        <w:t xml:space="preserve">Figura </w:t>
      </w:r>
      <w:fldSimple w:instr=" SEQ Figura \* ARABIC ">
        <w:r w:rsidR="008B68A0">
          <w:rPr>
            <w:noProof/>
          </w:rPr>
          <w:t>13</w:t>
        </w:r>
      </w:fldSimple>
      <w:r>
        <w:t xml:space="preserve"> - </w:t>
      </w:r>
      <w:r w:rsidRPr="00887222">
        <w:t xml:space="preserve">Painel do serviço Watson Assistant com </w:t>
      </w:r>
      <w:r>
        <w:t>todas as Entities</w:t>
      </w:r>
      <w:r w:rsidRPr="00887222">
        <w:t xml:space="preserve"> criadas para o workspace Lana.</w:t>
      </w:r>
      <w:bookmarkEnd w:id="34"/>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6A0A3311" w:rsidR="00FB67EF" w:rsidRPr="00AF2816" w:rsidRDefault="00AF2816" w:rsidP="00754C77">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3B7330" w:rsidRPr="00FE2E12">
        <w:fldChar w:fldCharType="begin"/>
      </w:r>
      <w:r w:rsidR="003B7330" w:rsidRPr="00FE2E12">
        <w:instrText xml:space="preserve"> REF _Ref528785887 \h </w:instrText>
      </w:r>
      <w:r w:rsidR="00FE2E12" w:rsidRPr="00FE2E12">
        <w:instrText xml:space="preserve"> \* MERGEFORMAT </w:instrText>
      </w:r>
      <w:r w:rsidR="003B7330" w:rsidRPr="00FE2E12">
        <w:fldChar w:fldCharType="separate"/>
      </w:r>
      <w:r w:rsidR="003B7330" w:rsidRPr="00FE2E12">
        <w:t xml:space="preserve">Figura </w:t>
      </w:r>
      <w:r w:rsidR="00C0070F" w:rsidRPr="00FE2E12">
        <w:t>14</w:t>
      </w:r>
      <w:r w:rsidR="003B7330" w:rsidRPr="00FE2E12">
        <w:fldChar w:fldCharType="end"/>
      </w:r>
      <w:r w:rsidR="00B065EB" w:rsidRPr="00FE2E12">
        <w:t>,</w:t>
      </w:r>
      <w:r w:rsidR="00AF46D9" w:rsidRPr="00FE2E12">
        <w:t xml:space="preserve"> </w:t>
      </w:r>
      <w:r>
        <w:t xml:space="preserve">o nó responsável pelo inicio deste </w:t>
      </w:r>
      <w:r>
        <w:lastRenderedPageBreak/>
        <w:t xml:space="preserve">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754C77">
      <w:pPr>
        <w:pStyle w:val="Paragrafo"/>
      </w:pPr>
    </w:p>
    <w:p w14:paraId="4788A198" w14:textId="109CFA5A" w:rsidR="00036909" w:rsidRDefault="00036909" w:rsidP="00036909">
      <w:pPr>
        <w:pStyle w:val="Legenda"/>
      </w:pPr>
      <w:bookmarkStart w:id="35" w:name="_Toc529478064"/>
      <w:r>
        <w:t xml:space="preserve">Figura </w:t>
      </w:r>
      <w:fldSimple w:instr=" SEQ Figura \* ARABIC ">
        <w:r w:rsidR="008B68A0">
          <w:rPr>
            <w:noProof/>
          </w:rPr>
          <w:t>14</w:t>
        </w:r>
      </w:fldSimple>
      <w:r>
        <w:t xml:space="preserve"> - </w:t>
      </w:r>
      <w:r w:rsidRPr="001072FA">
        <w:t xml:space="preserve">Painel do serviço Watson Assistant com </w:t>
      </w:r>
      <w:r>
        <w:t>parte do fluxo de primeira conversa criada</w:t>
      </w:r>
      <w:r w:rsidRPr="001072FA">
        <w:t xml:space="preserve"> para o workspace Lana.</w:t>
      </w:r>
      <w:bookmarkEnd w:id="35"/>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754C77">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754C77">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w:t>
      </w:r>
      <w:r>
        <w:lastRenderedPageBreak/>
        <w:t xml:space="preserve">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754C77">
      <w:pPr>
        <w:pStyle w:val="Paragrafo"/>
      </w:pPr>
    </w:p>
    <w:p w14:paraId="1D0D8A84" w14:textId="34DB38B6" w:rsidR="00A2716D" w:rsidRPr="00FE2E12" w:rsidRDefault="009C0290" w:rsidP="00754C77">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754C77">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754C77">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754C77">
      <w:pPr>
        <w:pStyle w:val="Paragrafo"/>
      </w:pPr>
    </w:p>
    <w:p w14:paraId="44F68F2E" w14:textId="77777777" w:rsidR="00044162" w:rsidRDefault="00044162" w:rsidP="00754C77">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754C77">
      <w:pPr>
        <w:pStyle w:val="Paragrafo"/>
      </w:pPr>
    </w:p>
    <w:p w14:paraId="1009C136" w14:textId="3D744526" w:rsidR="002731F2" w:rsidRPr="00FE2E12" w:rsidRDefault="009A0547" w:rsidP="002731F2">
      <w:pPr>
        <w:pStyle w:val="Ttulo2"/>
        <w:rPr>
          <w:rFonts w:cs="Arial"/>
        </w:rPr>
      </w:pPr>
      <w:bookmarkStart w:id="36" w:name="_Toc529478087"/>
      <w:r w:rsidRPr="00FE2E12">
        <w:rPr>
          <w:rFonts w:cs="Arial"/>
        </w:rPr>
        <w:t>Assistente Pessoal</w:t>
      </w:r>
      <w:bookmarkEnd w:id="36"/>
    </w:p>
    <w:p w14:paraId="1920B73A" w14:textId="77777777" w:rsidR="002731F2" w:rsidRPr="00FE2E12" w:rsidRDefault="002731F2" w:rsidP="00754C77">
      <w:pPr>
        <w:pStyle w:val="Paragrafo"/>
      </w:pPr>
    </w:p>
    <w:p w14:paraId="77F983ED" w14:textId="77777777" w:rsidR="000465E2" w:rsidRDefault="000465E2" w:rsidP="00754C77">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754C77">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w:t>
      </w:r>
      <w:r>
        <w:lastRenderedPageBreak/>
        <w:t>uma nova informação no banco de dados, dar inicio a um serviço, criar uma nova conta ou não realizar nenhuma ação e somente responder de volta ao usuário.</w:t>
      </w:r>
    </w:p>
    <w:p w14:paraId="5299459E" w14:textId="77777777" w:rsidR="000465E2" w:rsidRDefault="000465E2" w:rsidP="00754C77">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754C77">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754C77">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754C77">
      <w:pPr>
        <w:pStyle w:val="Paragrafo"/>
      </w:pPr>
    </w:p>
    <w:p w14:paraId="27C748FB" w14:textId="05A89F0F" w:rsidR="00FE220C" w:rsidRPr="00FE2E12" w:rsidRDefault="009A0547" w:rsidP="00FE220C">
      <w:pPr>
        <w:pStyle w:val="Ttulo2"/>
        <w:rPr>
          <w:rFonts w:cs="Arial"/>
        </w:rPr>
      </w:pPr>
      <w:bookmarkStart w:id="37" w:name="_Ref528852374"/>
      <w:bookmarkStart w:id="38" w:name="_Toc529478088"/>
      <w:r w:rsidRPr="00FE2E12">
        <w:rPr>
          <w:rFonts w:cs="Arial"/>
        </w:rPr>
        <w:t>Indexador de Bots</w:t>
      </w:r>
      <w:bookmarkEnd w:id="37"/>
      <w:bookmarkEnd w:id="38"/>
    </w:p>
    <w:p w14:paraId="15CD2C7E" w14:textId="77777777" w:rsidR="00FE220C" w:rsidRPr="00FE2E12" w:rsidRDefault="00FE220C" w:rsidP="00754C77">
      <w:pPr>
        <w:pStyle w:val="Paragrafo"/>
      </w:pPr>
    </w:p>
    <w:p w14:paraId="7D9CF743" w14:textId="77777777" w:rsidR="0092262C" w:rsidRDefault="0092262C" w:rsidP="00754C77">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754C77">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754C77">
      <w:pPr>
        <w:pStyle w:val="Paragrafo"/>
      </w:pPr>
      <w:r>
        <w:lastRenderedPageBreak/>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754C77">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754C77">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754C77">
      <w:pPr>
        <w:pStyle w:val="Paragrafo"/>
        <w:numPr>
          <w:ilvl w:val="0"/>
          <w:numId w:val="17"/>
        </w:numPr>
      </w:pPr>
      <w:r w:rsidRPr="00FE2E12">
        <w:t>mensagem.</w:t>
      </w:r>
    </w:p>
    <w:p w14:paraId="70CFC652" w14:textId="77777777" w:rsidR="0014302E" w:rsidRPr="00FE2E12" w:rsidRDefault="0014302E" w:rsidP="00754C77">
      <w:pPr>
        <w:pStyle w:val="Paragrafo"/>
      </w:pPr>
    </w:p>
    <w:p w14:paraId="6DF8307F" w14:textId="77777777" w:rsidR="0014302E" w:rsidRPr="00FE2E12" w:rsidRDefault="0014302E" w:rsidP="00754C77">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754C77">
      <w:pPr>
        <w:pStyle w:val="Paragrafo"/>
      </w:pPr>
    </w:p>
    <w:p w14:paraId="18128C30" w14:textId="4DDB566A" w:rsidR="0014302E" w:rsidRPr="00FE2E12" w:rsidRDefault="008C7F93" w:rsidP="00754C77">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754C77">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754C77">
      <w:pPr>
        <w:pStyle w:val="Paragrafo"/>
        <w:numPr>
          <w:ilvl w:val="0"/>
          <w:numId w:val="18"/>
        </w:numPr>
      </w:pPr>
      <w:r w:rsidRPr="00FE2E12">
        <w:t>m</w:t>
      </w:r>
      <w:r w:rsidR="0014302E" w:rsidRPr="00FE2E12">
        <w:t>ensagem;</w:t>
      </w:r>
    </w:p>
    <w:p w14:paraId="43E55815" w14:textId="0D58AEDA" w:rsidR="0014302E" w:rsidRPr="00FE2E12" w:rsidRDefault="008C7F93" w:rsidP="00754C77">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754C77">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754C77">
      <w:pPr>
        <w:pStyle w:val="Paragrafo"/>
      </w:pPr>
    </w:p>
    <w:p w14:paraId="08320613" w14:textId="77777777" w:rsidR="002A064C" w:rsidRDefault="002F7AE6" w:rsidP="00754C77">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6F4779" w:rsidRPr="00FE2E12">
        <w:fldChar w:fldCharType="begin"/>
      </w:r>
      <w:r w:rsidR="006F4779" w:rsidRPr="00FE2E12">
        <w:instrText xml:space="preserve"> REF _Ref528681489 \h </w:instrText>
      </w:r>
      <w:r w:rsidR="00FE2E12" w:rsidRPr="00FE2E12">
        <w:instrText xml:space="preserve"> \* MERGEFORMAT </w:instrText>
      </w:r>
      <w:r w:rsidR="006F4779" w:rsidRPr="00FE2E12">
        <w:fldChar w:fldCharType="separate"/>
      </w:r>
      <w:r w:rsidR="006F4779" w:rsidRPr="00FE2E12">
        <w:t xml:space="preserve">Figura </w:t>
      </w:r>
      <w:r w:rsidR="006F4779" w:rsidRPr="00FE2E12">
        <w:rPr>
          <w:noProof/>
        </w:rPr>
        <w:t>12</w:t>
      </w:r>
      <w:r w:rsidR="006F4779" w:rsidRPr="00FE2E12">
        <w:fldChar w:fldCharType="end"/>
      </w:r>
      <w:r w:rsidR="00764932" w:rsidRPr="00FE2E12">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754C77">
      <w:pPr>
        <w:pStyle w:val="Paragrafo"/>
      </w:pPr>
    </w:p>
    <w:p w14:paraId="6FFC9439" w14:textId="631DAC67" w:rsidR="009A0547" w:rsidRPr="00FE2E12" w:rsidRDefault="009A0547" w:rsidP="00770027">
      <w:pPr>
        <w:pStyle w:val="Ttulo2"/>
        <w:rPr>
          <w:rFonts w:cs="Arial"/>
        </w:rPr>
      </w:pPr>
      <w:bookmarkStart w:id="39" w:name="_Toc529478089"/>
      <w:r w:rsidRPr="00FE2E12">
        <w:rPr>
          <w:rFonts w:cs="Arial"/>
        </w:rPr>
        <w:t>Bots Scrapers</w:t>
      </w:r>
      <w:bookmarkEnd w:id="39"/>
    </w:p>
    <w:p w14:paraId="0DEBA72D" w14:textId="77777777" w:rsidR="00182719" w:rsidRPr="00FE2E12" w:rsidRDefault="00182719" w:rsidP="00754C77">
      <w:pPr>
        <w:pStyle w:val="Paragrafo"/>
      </w:pPr>
    </w:p>
    <w:p w14:paraId="59DD21AA" w14:textId="77777777" w:rsidR="00A063E4" w:rsidRDefault="00A063E4" w:rsidP="00754C77">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w:t>
      </w:r>
      <w:r>
        <w:lastRenderedPageBreak/>
        <w:t xml:space="preserve">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754C77">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754C77">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754C77">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754C77">
      <w:pPr>
        <w:pStyle w:val="Paragrafo"/>
      </w:pPr>
    </w:p>
    <w:p w14:paraId="47CF45FE" w14:textId="65067661" w:rsidR="009A0547" w:rsidRPr="00FE2E12" w:rsidRDefault="00B864EF" w:rsidP="009A0547">
      <w:pPr>
        <w:pStyle w:val="Ttulo3"/>
        <w:rPr>
          <w:rFonts w:cs="Arial"/>
        </w:rPr>
      </w:pPr>
      <w:bookmarkStart w:id="40" w:name="_Toc529478090"/>
      <w:r w:rsidRPr="00FE2E12">
        <w:rPr>
          <w:rFonts w:cs="Arial"/>
        </w:rPr>
        <w:t>Bot</w:t>
      </w:r>
      <w:r w:rsidR="00367CCC" w:rsidRPr="00FE2E12">
        <w:rPr>
          <w:rFonts w:cs="Arial"/>
        </w:rPr>
        <w:t>Sagres</w:t>
      </w:r>
      <w:bookmarkEnd w:id="40"/>
    </w:p>
    <w:p w14:paraId="63CF00FC" w14:textId="77777777" w:rsidR="00B2644B" w:rsidRPr="00FE2E12" w:rsidRDefault="00B2644B" w:rsidP="00754C77">
      <w:pPr>
        <w:pStyle w:val="Paragrafo"/>
      </w:pPr>
    </w:p>
    <w:p w14:paraId="6ED3F3EA" w14:textId="5C3CF071" w:rsidR="00A076E2" w:rsidRDefault="00A076E2" w:rsidP="00754C77">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754C77">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754C77">
      <w:pPr>
        <w:pStyle w:val="Paragrafo"/>
      </w:pPr>
    </w:p>
    <w:p w14:paraId="4D46F331" w14:textId="3AC7C5D2" w:rsidR="00132423" w:rsidRPr="00FE2E12" w:rsidRDefault="0003063F" w:rsidP="00754C77">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754C77">
      <w:pPr>
        <w:pStyle w:val="Paragrafo"/>
        <w:numPr>
          <w:ilvl w:val="0"/>
          <w:numId w:val="20"/>
        </w:numPr>
      </w:pPr>
      <w:r w:rsidRPr="00FE2E12">
        <w:lastRenderedPageBreak/>
        <w:t>e</w:t>
      </w:r>
      <w:r w:rsidR="00F41C8A" w:rsidRPr="00FE2E12">
        <w:t>nviar uma imagem com os horários de aula;</w:t>
      </w:r>
    </w:p>
    <w:p w14:paraId="1162FD20" w14:textId="17C75138" w:rsidR="00F41C8A" w:rsidRPr="00FE2E12" w:rsidRDefault="0003063F" w:rsidP="00754C77">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754C77">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754C77">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754C77">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754C77">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754C77">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754C77">
      <w:pPr>
        <w:pStyle w:val="Paragrafo"/>
      </w:pPr>
    </w:p>
    <w:p w14:paraId="244BC1BA" w14:textId="4F399C40" w:rsidR="00F41C8A" w:rsidRPr="00FE2E12" w:rsidRDefault="00F41C8A" w:rsidP="00754C77">
      <w:pPr>
        <w:pStyle w:val="Paragrafo"/>
      </w:pPr>
      <w:r w:rsidRPr="00FE2E12">
        <w:t>Já para os professores, foi decidido que as seguintes funcionalidades seriam implementadas:</w:t>
      </w:r>
    </w:p>
    <w:p w14:paraId="7A337E29" w14:textId="77777777" w:rsidR="00F41C8A" w:rsidRPr="00FE2E12" w:rsidRDefault="00F41C8A" w:rsidP="00754C77">
      <w:pPr>
        <w:pStyle w:val="Paragrafo"/>
      </w:pPr>
    </w:p>
    <w:p w14:paraId="247BEC4C" w14:textId="64B3ED11" w:rsidR="00F41C8A" w:rsidRPr="00FE2E12" w:rsidRDefault="009744A4" w:rsidP="00754C77">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754C77">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754C77">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754C77">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754C77">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754C77">
      <w:pPr>
        <w:pStyle w:val="Paragrafo"/>
      </w:pPr>
    </w:p>
    <w:p w14:paraId="4C4584DE" w14:textId="77777777" w:rsidR="00011D44" w:rsidRDefault="00011D44" w:rsidP="00754C77">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754C77">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754C77">
      <w:pPr>
        <w:pStyle w:val="Paragrafo"/>
      </w:pPr>
    </w:p>
    <w:p w14:paraId="75BD01B4" w14:textId="16145FEC" w:rsidR="009A0547" w:rsidRPr="00FE2E12" w:rsidRDefault="00B864EF" w:rsidP="009A0547">
      <w:pPr>
        <w:pStyle w:val="Ttulo3"/>
        <w:rPr>
          <w:rFonts w:cs="Arial"/>
        </w:rPr>
      </w:pPr>
      <w:bookmarkStart w:id="41" w:name="_Toc529478091"/>
      <w:r w:rsidRPr="00FE2E12">
        <w:rPr>
          <w:rFonts w:cs="Arial"/>
        </w:rPr>
        <w:t>Bot</w:t>
      </w:r>
      <w:r w:rsidR="009A0547" w:rsidRPr="00FE2E12">
        <w:rPr>
          <w:rFonts w:cs="Arial"/>
        </w:rPr>
        <w:t>UESC</w:t>
      </w:r>
      <w:bookmarkEnd w:id="41"/>
    </w:p>
    <w:p w14:paraId="0409C3EC" w14:textId="77777777" w:rsidR="00747825" w:rsidRPr="00FE2E12" w:rsidRDefault="00747825" w:rsidP="00754C77">
      <w:pPr>
        <w:pStyle w:val="Paragrafo"/>
      </w:pPr>
    </w:p>
    <w:p w14:paraId="7E40EF6E" w14:textId="77777777" w:rsidR="00E66FBD" w:rsidRDefault="00E66FBD" w:rsidP="00754C77">
      <w:pPr>
        <w:pStyle w:val="Paragrafo"/>
      </w:pPr>
      <w:r>
        <w:t xml:space="preserve">A implementação do BotUESC visa extrair informações diretamente do site da UESC. Similarmente ao BotSagres, o desenvolvimento deste </w:t>
      </w:r>
      <w:r>
        <w:rPr>
          <w:i/>
          <w:iCs/>
        </w:rPr>
        <w:t>bot</w:t>
      </w:r>
      <w:r>
        <w:t xml:space="preserve"> foi realizado a partir </w:t>
      </w:r>
      <w:r>
        <w:lastRenderedPageBreak/>
        <w:t>de observações do funcionamento do sistema, na tentativa de descobrir as informações necessárias para realizar cada ação.</w:t>
      </w:r>
    </w:p>
    <w:p w14:paraId="1C2E51DD" w14:textId="77777777" w:rsidR="00E66FBD" w:rsidRDefault="00E66FBD" w:rsidP="00754C77">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754C77">
      <w:pPr>
        <w:pStyle w:val="Paragrafo"/>
      </w:pPr>
    </w:p>
    <w:p w14:paraId="74B12439" w14:textId="395266C2" w:rsidR="00CD2299" w:rsidRPr="00FE2E12" w:rsidRDefault="003F2C75" w:rsidP="00754C77">
      <w:pPr>
        <w:pStyle w:val="Paragrafo"/>
        <w:numPr>
          <w:ilvl w:val="0"/>
          <w:numId w:val="22"/>
        </w:numPr>
      </w:pPr>
      <w:r w:rsidRPr="00FE2E12">
        <w:t>l</w:t>
      </w:r>
      <w:r w:rsidR="003D3451" w:rsidRPr="00FE2E12">
        <w:t>istar noticias recentes;</w:t>
      </w:r>
    </w:p>
    <w:p w14:paraId="366A1758" w14:textId="17E842DE" w:rsidR="003D3451" w:rsidRPr="00FE2E12" w:rsidRDefault="003F2C75" w:rsidP="00754C77">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754C77">
      <w:pPr>
        <w:pStyle w:val="Paragrafo"/>
        <w:numPr>
          <w:ilvl w:val="0"/>
          <w:numId w:val="22"/>
        </w:numPr>
      </w:pPr>
      <w:r w:rsidRPr="00FE2E12">
        <w:t>l</w:t>
      </w:r>
      <w:r w:rsidR="003D3451" w:rsidRPr="00FE2E12">
        <w:t>istar resultados recentes;</w:t>
      </w:r>
    </w:p>
    <w:p w14:paraId="232147CA" w14:textId="40676618" w:rsidR="003D3451" w:rsidRPr="00FE2E12" w:rsidRDefault="003F2C75" w:rsidP="00754C77">
      <w:pPr>
        <w:pStyle w:val="Paragrafo"/>
        <w:numPr>
          <w:ilvl w:val="0"/>
          <w:numId w:val="22"/>
        </w:numPr>
      </w:pPr>
      <w:r w:rsidRPr="00FE2E12">
        <w:t>l</w:t>
      </w:r>
      <w:r w:rsidR="003D3451" w:rsidRPr="00FE2E12">
        <w:t>istar editais recentes;</w:t>
      </w:r>
    </w:p>
    <w:p w14:paraId="7C956487" w14:textId="4D5D54C5" w:rsidR="003D3451" w:rsidRPr="00FE2E12" w:rsidRDefault="003F2C75" w:rsidP="00754C77">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754C77">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754C77">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754C77">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754C77">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754C77">
      <w:pPr>
        <w:pStyle w:val="Paragrafo"/>
      </w:pPr>
    </w:p>
    <w:p w14:paraId="7588A8E2" w14:textId="77777777" w:rsidR="001C3793" w:rsidRDefault="001C3793" w:rsidP="00754C77">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754C77">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754C77">
      <w:pPr>
        <w:pStyle w:val="Paragrafo"/>
      </w:pPr>
    </w:p>
    <w:p w14:paraId="18224436" w14:textId="77777777" w:rsidR="00C15863" w:rsidRPr="00FE2E12" w:rsidRDefault="00C15863" w:rsidP="00754C77">
      <w:pPr>
        <w:pStyle w:val="Paragrafo"/>
      </w:pPr>
    </w:p>
    <w:p w14:paraId="246F87B5" w14:textId="77777777" w:rsidR="007444A8" w:rsidRPr="00FE2E12" w:rsidRDefault="007444A8" w:rsidP="00754C77">
      <w:pPr>
        <w:pStyle w:val="Paragrafo"/>
      </w:pPr>
    </w:p>
    <w:p w14:paraId="65B5EA97" w14:textId="77777777" w:rsidR="007444A8" w:rsidRPr="00FE2E12" w:rsidRDefault="007444A8" w:rsidP="00754C77">
      <w:pPr>
        <w:pStyle w:val="Paragrafo"/>
      </w:pPr>
    </w:p>
    <w:p w14:paraId="0EF599C5" w14:textId="77777777" w:rsidR="007444A8" w:rsidRPr="00FE2E12" w:rsidRDefault="007444A8" w:rsidP="00754C77">
      <w:pPr>
        <w:pStyle w:val="Paragrafo"/>
      </w:pPr>
    </w:p>
    <w:p w14:paraId="7F18D827" w14:textId="77777777" w:rsidR="007444A8" w:rsidRPr="00FE2E12" w:rsidRDefault="007444A8" w:rsidP="00754C77">
      <w:pPr>
        <w:pStyle w:val="Paragrafo"/>
      </w:pPr>
    </w:p>
    <w:p w14:paraId="4CB55C58" w14:textId="77777777" w:rsidR="00B318A6" w:rsidRPr="00FE2E12" w:rsidRDefault="00B318A6" w:rsidP="00754C77">
      <w:pPr>
        <w:pStyle w:val="Paragrafo"/>
      </w:pPr>
    </w:p>
    <w:p w14:paraId="64A487DD" w14:textId="77777777" w:rsidR="00B318A6" w:rsidRPr="00FE2E12" w:rsidRDefault="00B318A6" w:rsidP="00754C77">
      <w:pPr>
        <w:pStyle w:val="Paragrafo"/>
      </w:pPr>
    </w:p>
    <w:p w14:paraId="16FD18B5" w14:textId="77777777" w:rsidR="00B318A6" w:rsidRPr="00FE2E12" w:rsidRDefault="00B318A6" w:rsidP="00754C77">
      <w:pPr>
        <w:pStyle w:val="Paragrafo"/>
      </w:pPr>
    </w:p>
    <w:p w14:paraId="06A98F0E" w14:textId="77777777" w:rsidR="00B318A6" w:rsidRPr="00FE2E12" w:rsidRDefault="00B318A6" w:rsidP="00754C77">
      <w:pPr>
        <w:pStyle w:val="Paragrafo"/>
      </w:pPr>
    </w:p>
    <w:p w14:paraId="31E1C183" w14:textId="77777777" w:rsidR="00B318A6" w:rsidRPr="00FE2E12" w:rsidRDefault="00B318A6" w:rsidP="00754C77">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C938D0">
      <w:pPr>
        <w:pStyle w:val="Ttulo1"/>
      </w:pPr>
      <w:bookmarkStart w:id="42" w:name="_Toc529478092"/>
      <w:r w:rsidRPr="00FE2E12">
        <w:lastRenderedPageBreak/>
        <w:t>RESULTADOS E DISCUSSÕES</w:t>
      </w:r>
      <w:bookmarkEnd w:id="42"/>
    </w:p>
    <w:p w14:paraId="7690B266" w14:textId="77777777" w:rsidR="00C067C4" w:rsidRPr="00FE2E12" w:rsidRDefault="00C067C4" w:rsidP="00754C77">
      <w:pPr>
        <w:pStyle w:val="Paragrafo"/>
      </w:pPr>
    </w:p>
    <w:p w14:paraId="5EE25E47" w14:textId="77777777" w:rsidR="00117ABF" w:rsidRDefault="00117ABF" w:rsidP="00754C77">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754C77">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754C77">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754C77">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754C77">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lastRenderedPageBreak/>
        <w:t xml:space="preserve">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754C77">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754C77">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77777777" w:rsidR="00117ABF" w:rsidRDefault="00117ABF" w:rsidP="00754C77">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foram os motivos para a não implementação desta e de outras mais ações. Por fim, todas as funcionalidades propostas foram </w:t>
      </w:r>
      <w:r>
        <w:lastRenderedPageBreak/>
        <w:t>implementadas sem problemas e obtiveram resultados corretos, como já esperado, visto que parte das funcionalidades desejadas já haviam sido consideradas inviáveis.</w:t>
      </w:r>
    </w:p>
    <w:p w14:paraId="25CD1850" w14:textId="77777777" w:rsidR="00117ABF" w:rsidRDefault="00117ABF" w:rsidP="00754C77">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6062F85C" w:rsidR="004B627C" w:rsidRPr="00FE2E12" w:rsidRDefault="00117ABF" w:rsidP="00754C77">
      <w:pPr>
        <w:pStyle w:val="Paragrafo"/>
      </w:pPr>
      <w:r>
        <w:t xml:space="preserve">A Lana pode ser vista em funcionamento no Telegram na </w:t>
      </w:r>
      <w:r w:rsidR="00BC2EEB" w:rsidRPr="00FE2E12">
        <w:fldChar w:fldCharType="begin"/>
      </w:r>
      <w:r w:rsidR="00BC2EEB" w:rsidRPr="00FE2E12">
        <w:instrText xml:space="preserve"> REF _Ref529221115 \h </w:instrText>
      </w:r>
      <w:r w:rsidR="00FE2E12" w:rsidRPr="00FE2E12">
        <w:instrText xml:space="preserve"> \* MERGEFORMAT </w:instrText>
      </w:r>
      <w:r w:rsidR="00BC2EEB" w:rsidRPr="00FE2E12">
        <w:fldChar w:fldCharType="separate"/>
      </w:r>
      <w:r w:rsidR="00BC2EEB" w:rsidRPr="00FE2E12">
        <w:t xml:space="preserve">Figura </w:t>
      </w:r>
      <w:r w:rsidR="00ED02FE" w:rsidRPr="00FE2E12">
        <w:t>15</w:t>
      </w:r>
      <w:r w:rsidR="00BC2EEB" w:rsidRPr="00FE2E12">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p>
    <w:p w14:paraId="69C0F464" w14:textId="1FA0C090" w:rsidR="0066486A" w:rsidRDefault="0066486A" w:rsidP="0066486A">
      <w:pPr>
        <w:pStyle w:val="Legenda"/>
      </w:pPr>
      <w:bookmarkStart w:id="43" w:name="_Toc529478065"/>
      <w:r>
        <w:lastRenderedPageBreak/>
        <w:t xml:space="preserve">Figura </w:t>
      </w:r>
      <w:fldSimple w:instr=" SEQ Figura \* ARABIC ">
        <w:r w:rsidR="008B68A0">
          <w:rPr>
            <w:noProof/>
          </w:rPr>
          <w:t>15</w:t>
        </w:r>
      </w:fldSimple>
      <w:r>
        <w:t xml:space="preserve"> - Conversação mostrando a Lana em funcionamento no aplicativo Telegram.</w:t>
      </w:r>
      <w:bookmarkEnd w:id="43"/>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3BF5B9DC">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944291">
      <w:pPr>
        <w:keepNext/>
        <w:jc w:val="center"/>
        <w:rPr>
          <w:rFonts w:cs="Arial"/>
          <w:sz w:val="20"/>
          <w:szCs w:val="20"/>
        </w:rPr>
      </w:pPr>
    </w:p>
    <w:p w14:paraId="3E4DA5C8" w14:textId="1541B16B" w:rsidR="00CA1962" w:rsidRPr="0014159A" w:rsidRDefault="00F249E0" w:rsidP="00754C77">
      <w:pPr>
        <w:pStyle w:val="Paragrafo"/>
      </w:pPr>
      <w:r w:rsidRPr="00FE2E12">
        <w:t>Na</w:t>
      </w:r>
      <w:r w:rsidR="00BC2EEB" w:rsidRPr="00FE2E12">
        <w:t xml:space="preserve"> </w:t>
      </w:r>
      <w:r w:rsidR="00BC2EEB" w:rsidRPr="00FE2E12">
        <w:fldChar w:fldCharType="begin"/>
      </w:r>
      <w:r w:rsidR="00BC2EEB" w:rsidRPr="00FE2E12">
        <w:instrText xml:space="preserve"> REF _Ref529221126 \h </w:instrText>
      </w:r>
      <w:r w:rsidR="00FE2E12" w:rsidRPr="00FE2E12">
        <w:instrText xml:space="preserve"> \* MERGEFORMAT </w:instrText>
      </w:r>
      <w:r w:rsidR="00BC2EEB" w:rsidRPr="00FE2E12">
        <w:fldChar w:fldCharType="separate"/>
      </w:r>
      <w:r w:rsidR="00BC2EEB" w:rsidRPr="00FE2E12">
        <w:t xml:space="preserve">Figura </w:t>
      </w:r>
      <w:r w:rsidR="00B22A78" w:rsidRPr="00FE2E12">
        <w:t>16</w:t>
      </w:r>
      <w:r w:rsidR="00BC2EEB" w:rsidRPr="00FE2E12">
        <w:fldChar w:fldCharType="end"/>
      </w:r>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4B154D0A" w14:textId="4ED66ADD" w:rsidR="008B68A0" w:rsidRDefault="008B68A0" w:rsidP="008B68A0">
      <w:pPr>
        <w:pStyle w:val="Legenda"/>
      </w:pPr>
      <w:bookmarkStart w:id="44" w:name="_Toc529478066"/>
      <w:r>
        <w:lastRenderedPageBreak/>
        <w:t xml:space="preserve">Figura </w:t>
      </w:r>
      <w:fldSimple w:instr=" SEQ Figura \* ARABIC ">
        <w:r>
          <w:rPr>
            <w:noProof/>
          </w:rPr>
          <w:t>16</w:t>
        </w:r>
      </w:fldSimple>
      <w:r>
        <w:t xml:space="preserve"> - </w:t>
      </w:r>
      <w:r w:rsidRPr="001D1F75">
        <w:t xml:space="preserve">Conversação mostrando a Lana em funcionamento no aplicativo </w:t>
      </w:r>
      <w:r>
        <w:t>Messenger</w:t>
      </w:r>
      <w:r w:rsidRPr="001D1F75">
        <w:t>.</w:t>
      </w:r>
      <w:bookmarkEnd w:id="44"/>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F75F0A">
      <w:pPr>
        <w:jc w:val="center"/>
        <w:rPr>
          <w:rFonts w:cs="Arial"/>
          <w:sz w:val="20"/>
          <w:szCs w:val="20"/>
        </w:rPr>
      </w:pPr>
    </w:p>
    <w:p w14:paraId="7A07294C" w14:textId="7FC852A0" w:rsidR="003F0C2E" w:rsidRDefault="00732707" w:rsidP="00754C77">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C938D0">
      <w:pPr>
        <w:pStyle w:val="Ttulo1"/>
      </w:pPr>
      <w:bookmarkStart w:id="45" w:name="_Toc529478093"/>
      <w:r w:rsidRPr="00FE2E12">
        <w:lastRenderedPageBreak/>
        <w:t>CONCLUSÃO</w:t>
      </w:r>
      <w:bookmarkEnd w:id="45"/>
    </w:p>
    <w:p w14:paraId="7948A1F3" w14:textId="77777777" w:rsidR="00E30167" w:rsidRPr="00FE2E12" w:rsidRDefault="00E30167" w:rsidP="00754C77">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754C77">
      <w:pPr>
        <w:pStyle w:val="Paragrafo"/>
      </w:pPr>
    </w:p>
    <w:p w14:paraId="01C37D20" w14:textId="77777777" w:rsidR="00325D24" w:rsidRDefault="00325D24" w:rsidP="00754C77">
      <w:pPr>
        <w:pStyle w:val="Paragrafo"/>
      </w:pPr>
    </w:p>
    <w:p w14:paraId="172633F9" w14:textId="77777777" w:rsidR="0012376C" w:rsidRDefault="0012376C" w:rsidP="00754C77">
      <w:pPr>
        <w:pStyle w:val="Paragrafo"/>
      </w:pP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617061">
      <w:pPr>
        <w:pStyle w:val="Ttulo1"/>
        <w:numPr>
          <w:ilvl w:val="0"/>
          <w:numId w:val="0"/>
        </w:numPr>
      </w:pPr>
      <w:bookmarkStart w:id="46" w:name="_Toc529478094"/>
      <w:r>
        <w:lastRenderedPageBreak/>
        <w:t>REFERÊNCIAS</w:t>
      </w:r>
      <w:bookmarkEnd w:id="46"/>
    </w:p>
    <w:p w14:paraId="331EDE9C" w14:textId="02BAED46" w:rsidR="00752074" w:rsidRPr="00E9735C" w:rsidRDefault="00752074" w:rsidP="00754C77">
      <w:pPr>
        <w:pStyle w:val="Paragrafo"/>
      </w:pPr>
    </w:p>
    <w:p w14:paraId="04CC8A41"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Acesso em: 8 nov. 2018. </w:t>
      </w:r>
    </w:p>
    <w:p w14:paraId="5709ECE5" w14:textId="77777777" w:rsidR="00E9735C" w:rsidRPr="00E9735C" w:rsidRDefault="00E9735C" w:rsidP="002E18BF">
      <w:pPr>
        <w:widowControl w:val="0"/>
        <w:autoSpaceDE w:val="0"/>
        <w:autoSpaceDN w:val="0"/>
        <w:adjustRightInd w:val="0"/>
        <w:spacing w:line="240" w:lineRule="auto"/>
        <w:jc w:val="left"/>
        <w:rPr>
          <w:rFonts w:cs="Arial"/>
          <w:color w:val="353535"/>
        </w:rPr>
      </w:pPr>
    </w:p>
    <w:p w14:paraId="35E083B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KER, Mark; APON, Amy. </w:t>
      </w:r>
      <w:r w:rsidRPr="005C36CC">
        <w:rPr>
          <w:rFonts w:cs="Arial"/>
          <w:b/>
          <w:color w:val="353535"/>
        </w:rPr>
        <w:t>Middleware</w:t>
      </w:r>
      <w:r w:rsidRPr="00E9735C">
        <w:rPr>
          <w:rFonts w:cs="Arial"/>
          <w:color w:val="353535"/>
        </w:rPr>
        <w:t xml:space="preserve">. </w:t>
      </w:r>
      <w:r w:rsidRPr="00E9735C">
        <w:rPr>
          <w:rFonts w:cs="Arial"/>
          <w:iCs/>
          <w:color w:val="353535"/>
        </w:rPr>
        <w:t>International Journal of High Performance Computing Applications</w:t>
      </w:r>
      <w:r w:rsidRPr="00E9735C">
        <w:rPr>
          <w:rFonts w:cs="Arial"/>
          <w:color w:val="353535"/>
        </w:rPr>
        <w:t>, 2001.</w:t>
      </w:r>
    </w:p>
    <w:p w14:paraId="7D17DB78"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TSCHINSKI, George. </w:t>
      </w:r>
      <w:r w:rsidRPr="005C36CC">
        <w:rPr>
          <w:rFonts w:cs="Arial"/>
          <w:b/>
          <w:iCs/>
          <w:color w:val="353535"/>
        </w:rPr>
        <w:t>What is a Backend as a Service?</w:t>
      </w:r>
      <w:r w:rsidRPr="00E9735C">
        <w:rPr>
          <w:rFonts w:cs="Arial"/>
          <w:color w:val="353535"/>
        </w:rPr>
        <w:t xml:space="preserve"> 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COULOURIS, George; DOLLIMORE, Jean; KINDBERG, Tim. </w:t>
      </w:r>
      <w:r w:rsidRPr="00163ECA">
        <w:rPr>
          <w:rFonts w:cs="Arial"/>
          <w:b/>
          <w:iCs/>
          <w:color w:val="353535"/>
        </w:rPr>
        <w:t>Distributed Systems:</w:t>
      </w:r>
      <w:r w:rsidRPr="00E9735C">
        <w:rPr>
          <w:rFonts w:cs="Arial"/>
          <w:iCs/>
          <w:color w:val="353535"/>
        </w:rPr>
        <w:t xml:space="preserve"> Concepts and Design, </w:t>
      </w:r>
      <w:proofErr w:type="gramStart"/>
      <w:r w:rsidR="005C36CC">
        <w:rPr>
          <w:rFonts w:cs="Arial"/>
          <w:iCs/>
          <w:color w:val="353535"/>
        </w:rPr>
        <w:t>5 ed</w:t>
      </w:r>
      <w:r w:rsidRPr="00E9735C">
        <w:rPr>
          <w:rFonts w:cs="Arial"/>
          <w:color w:val="353535"/>
        </w:rPr>
        <w:t>.</w:t>
      </w:r>
      <w:proofErr w:type="gramEnd"/>
      <w:r w:rsidRPr="00E9735C">
        <w:rPr>
          <w:rFonts w:cs="Arial"/>
          <w:color w:val="353535"/>
        </w:rPr>
        <w:t xml:space="preserve"> [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Acesso em: 8 nov. 2018. </w:t>
      </w:r>
    </w:p>
    <w:p w14:paraId="389E47C1" w14:textId="77777777" w:rsidR="00C1090C" w:rsidRPr="00E9735C" w:rsidRDefault="00C1090C" w:rsidP="002E18BF">
      <w:pPr>
        <w:widowControl w:val="0"/>
        <w:autoSpaceDE w:val="0"/>
        <w:autoSpaceDN w:val="0"/>
        <w:adjustRightInd w:val="0"/>
        <w:spacing w:line="240" w:lineRule="auto"/>
        <w:jc w:val="left"/>
        <w:rPr>
          <w:rFonts w:cs="Arial"/>
          <w:color w:val="353535"/>
        </w:rPr>
      </w:pPr>
    </w:p>
    <w:p w14:paraId="3F6E3A4C" w14:textId="0F97D8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ENEMBRECK, F.; BARTHES, J.-P. </w:t>
      </w:r>
      <w:r w:rsidRPr="00916133">
        <w:rPr>
          <w:rFonts w:cs="Arial"/>
          <w:b/>
          <w:color w:val="353535"/>
        </w:rPr>
        <w:t>Personal assistant to improve CSCW</w:t>
      </w:r>
      <w:r w:rsidRPr="00E9735C">
        <w:rPr>
          <w:rFonts w:cs="Arial"/>
          <w:color w:val="353535"/>
        </w:rPr>
        <w:t xml:space="preserve">. </w:t>
      </w:r>
      <w:r w:rsidRPr="00E9735C">
        <w:rPr>
          <w:rFonts w:cs="Arial"/>
          <w:iCs/>
          <w:color w:val="353535"/>
        </w:rPr>
        <w:t>The 7th International Conference on Computer Supported Cooperative Work in Design</w:t>
      </w:r>
      <w:r w:rsidR="004D03D2">
        <w:rPr>
          <w:rFonts w:cs="Arial"/>
          <w:color w:val="353535"/>
        </w:rPr>
        <w:t>, p. 329–335, 2002</w:t>
      </w:r>
      <w:r w:rsidRPr="00E9735C">
        <w:rPr>
          <w:rFonts w:cs="Arial"/>
          <w:color w:val="353535"/>
        </w:rPr>
        <w:t>.</w:t>
      </w:r>
    </w:p>
    <w:p w14:paraId="76ADFE03" w14:textId="77777777" w:rsidR="00F34A92" w:rsidRPr="00E9735C" w:rsidRDefault="00F34A92" w:rsidP="002E18BF">
      <w:pPr>
        <w:widowControl w:val="0"/>
        <w:autoSpaceDE w:val="0"/>
        <w:autoSpaceDN w:val="0"/>
        <w:adjustRightInd w:val="0"/>
        <w:spacing w:line="240" w:lineRule="auto"/>
        <w:jc w:val="left"/>
        <w:rPr>
          <w:rFonts w:cs="Arial"/>
          <w:color w:val="353535"/>
        </w:rPr>
      </w:pPr>
    </w:p>
    <w:p w14:paraId="02BF3DB2"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ERRUCCI, D. A. </w:t>
      </w:r>
      <w:r w:rsidRPr="00995313">
        <w:rPr>
          <w:rFonts w:cs="Arial"/>
          <w:b/>
          <w:color w:val="353535"/>
        </w:rPr>
        <w:t>Introduction to “This is Watson”</w:t>
      </w:r>
      <w:r w:rsidRPr="00E9735C">
        <w:rPr>
          <w:rFonts w:cs="Arial"/>
          <w:color w:val="353535"/>
        </w:rPr>
        <w:t xml:space="preserve">. </w:t>
      </w:r>
      <w:r w:rsidRPr="00E9735C">
        <w:rPr>
          <w:rFonts w:cs="Arial"/>
          <w:iCs/>
          <w:color w:val="353535"/>
        </w:rPr>
        <w:t>IBM Journal of Research and Development</w:t>
      </w:r>
      <w:r w:rsidRPr="00E9735C">
        <w:rPr>
          <w:rFonts w:cs="Arial"/>
          <w:color w:val="353535"/>
        </w:rPr>
        <w:t>, 2012.</w:t>
      </w:r>
    </w:p>
    <w:p w14:paraId="55F35DC1"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7DAE9619" w14:textId="41C88E6E"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LANAGAN, David. </w:t>
      </w:r>
      <w:r w:rsidRPr="00402D0F">
        <w:rPr>
          <w:rFonts w:cs="Arial"/>
          <w:b/>
          <w:iCs/>
          <w:color w:val="353535"/>
        </w:rPr>
        <w:t>JavaScript:</w:t>
      </w:r>
      <w:r w:rsidRPr="00E9735C">
        <w:rPr>
          <w:rFonts w:cs="Arial"/>
          <w:iCs/>
          <w:color w:val="353535"/>
        </w:rPr>
        <w:t xml:space="preserve"> The Definitive Guide</w:t>
      </w:r>
      <w:r w:rsidR="00A7033F">
        <w:rPr>
          <w:rFonts w:cs="Arial"/>
          <w:iCs/>
          <w:color w:val="353535"/>
        </w:rPr>
        <w:t>,</w:t>
      </w:r>
      <w:r w:rsidRPr="00E9735C">
        <w:rPr>
          <w:rFonts w:cs="Arial"/>
          <w:iCs/>
          <w:color w:val="353535"/>
        </w:rPr>
        <w:t xml:space="preserve"> </w:t>
      </w:r>
      <w:proofErr w:type="gramStart"/>
      <w:r w:rsidR="00A7033F">
        <w:rPr>
          <w:rFonts w:cs="Arial"/>
          <w:iCs/>
          <w:color w:val="353535"/>
        </w:rPr>
        <w:t>6 ed</w:t>
      </w:r>
      <w:r w:rsidRPr="00E9735C">
        <w:rPr>
          <w:rFonts w:cs="Arial"/>
          <w:color w:val="353535"/>
        </w:rPr>
        <w:t>.</w:t>
      </w:r>
      <w:proofErr w:type="gramEnd"/>
      <w:r w:rsidRPr="00E9735C">
        <w:rPr>
          <w:rFonts w:cs="Arial"/>
          <w:color w:val="353535"/>
        </w:rPr>
        <w:t xml:space="preserve"> [S.l: s.n.], 2011. </w:t>
      </w:r>
    </w:p>
    <w:p w14:paraId="74608D9A"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GRIFFIN, Keith; FLANAGAN, Colin. </w:t>
      </w:r>
      <w:r w:rsidRPr="00D07573">
        <w:rPr>
          <w:rFonts w:cs="Arial"/>
          <w:b/>
          <w:color w:val="353535"/>
        </w:rPr>
        <w:t>Defining a call control interface for browser-based integrations using representational state transfer</w:t>
      </w:r>
      <w:r w:rsidRPr="00E9735C">
        <w:rPr>
          <w:rFonts w:cs="Arial"/>
          <w:color w:val="353535"/>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Acesso em: 8 nov. 2018. </w:t>
      </w:r>
    </w:p>
    <w:p w14:paraId="57219F2D" w14:textId="77777777" w:rsidR="00401C9D" w:rsidRPr="00E9735C" w:rsidRDefault="00401C9D" w:rsidP="002E18BF">
      <w:pPr>
        <w:widowControl w:val="0"/>
        <w:autoSpaceDE w:val="0"/>
        <w:autoSpaceDN w:val="0"/>
        <w:adjustRightInd w:val="0"/>
        <w:spacing w:line="240" w:lineRule="auto"/>
        <w:jc w:val="left"/>
        <w:rPr>
          <w:rFonts w:cs="Arial"/>
          <w:color w:val="353535"/>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OLMES, Antawan; KELLOGG, Marc. </w:t>
      </w:r>
      <w:r w:rsidRPr="00401C9D">
        <w:rPr>
          <w:rFonts w:cs="Arial"/>
          <w:b/>
          <w:color w:val="353535"/>
        </w:rPr>
        <w:t>Automating functional tests using selenium</w:t>
      </w:r>
      <w:r w:rsidR="002A2741">
        <w:rPr>
          <w:rFonts w:cs="Arial"/>
          <w:color w:val="353535"/>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Acesso em: 8 nov. 2018. </w:t>
      </w:r>
    </w:p>
    <w:p w14:paraId="44C8D670" w14:textId="77777777" w:rsidR="005847E4" w:rsidRPr="00E9735C" w:rsidRDefault="005847E4" w:rsidP="002E18BF">
      <w:pPr>
        <w:widowControl w:val="0"/>
        <w:autoSpaceDE w:val="0"/>
        <w:autoSpaceDN w:val="0"/>
        <w:adjustRightInd w:val="0"/>
        <w:spacing w:line="240" w:lineRule="auto"/>
        <w:jc w:val="left"/>
        <w:rPr>
          <w:rFonts w:cs="Arial"/>
          <w:color w:val="353535"/>
        </w:rPr>
      </w:pPr>
    </w:p>
    <w:p w14:paraId="50E7CDC3"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ARK, Massé. </w:t>
      </w:r>
      <w:r w:rsidRPr="00D85090">
        <w:rPr>
          <w:rFonts w:cs="Arial"/>
          <w:b/>
          <w:iCs/>
          <w:color w:val="353535"/>
        </w:rPr>
        <w:t>REST API Design Rulebook</w:t>
      </w:r>
      <w:r w:rsidRPr="00E9735C">
        <w:rPr>
          <w:rFonts w:cs="Arial"/>
          <w:color w:val="353535"/>
        </w:rPr>
        <w:t xml:space="preserve">. [S.l: s.n.], 2013. </w:t>
      </w:r>
    </w:p>
    <w:p w14:paraId="67FDFA6A" w14:textId="77777777" w:rsidR="00D85090" w:rsidRPr="00E9735C" w:rsidRDefault="00D85090" w:rsidP="002E18BF">
      <w:pPr>
        <w:widowControl w:val="0"/>
        <w:autoSpaceDE w:val="0"/>
        <w:autoSpaceDN w:val="0"/>
        <w:adjustRightInd w:val="0"/>
        <w:spacing w:line="240" w:lineRule="auto"/>
        <w:jc w:val="left"/>
        <w:rPr>
          <w:rFonts w:cs="Arial"/>
          <w:color w:val="353535"/>
        </w:rPr>
      </w:pPr>
    </w:p>
    <w:p w14:paraId="67CDA155"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ESSERSCHMITT, David G. </w:t>
      </w:r>
      <w:r w:rsidRPr="00F56256">
        <w:rPr>
          <w:rFonts w:cs="Arial"/>
          <w:b/>
          <w:color w:val="353535"/>
        </w:rPr>
        <w:t>Interface Definition Language</w:t>
      </w:r>
      <w:r w:rsidRPr="00E9735C">
        <w:rPr>
          <w:rFonts w:cs="Arial"/>
          <w:color w:val="353535"/>
        </w:rPr>
        <w:t xml:space="preserve">. </w:t>
      </w:r>
      <w:r w:rsidRPr="00E9735C">
        <w:rPr>
          <w:rFonts w:cs="Arial"/>
          <w:iCs/>
          <w:color w:val="353535"/>
        </w:rPr>
        <w:t>University of California, Oakland CA</w:t>
      </w:r>
      <w:r w:rsidRPr="00E9735C">
        <w:rPr>
          <w:rFonts w:cs="Arial"/>
          <w:color w:val="353535"/>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MILLER, M. </w:t>
      </w:r>
      <w:r w:rsidRPr="00651851">
        <w:rPr>
          <w:rFonts w:cs="Arial"/>
          <w:b/>
          <w:iCs/>
          <w:color w:val="353535"/>
        </w:rPr>
        <w:t xml:space="preserve">IBM </w:t>
      </w:r>
      <w:r w:rsidR="00FC152E">
        <w:rPr>
          <w:rFonts w:cs="Arial"/>
          <w:b/>
          <w:iCs/>
          <w:color w:val="353535"/>
        </w:rPr>
        <w:t>Cloud</w:t>
      </w:r>
      <w:r w:rsidRPr="00651851">
        <w:rPr>
          <w:rFonts w:cs="Arial"/>
          <w:b/>
          <w:iCs/>
          <w:color w:val="353535"/>
        </w:rPr>
        <w:t xml:space="preserve"> Docs Conversation</w:t>
      </w:r>
      <w:r w:rsidRPr="00E9735C">
        <w:rPr>
          <w:rFonts w:cs="Arial"/>
          <w:color w:val="353535"/>
        </w:rPr>
        <w:t xml:space="preserve">. 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ITCHELL, Tom M. </w:t>
      </w:r>
      <w:r w:rsidRPr="00E9735C">
        <w:rPr>
          <w:rFonts w:cs="Arial"/>
          <w:iCs/>
          <w:color w:val="353535"/>
        </w:rPr>
        <w:t>et al.</w:t>
      </w:r>
      <w:r w:rsidRPr="00E9735C">
        <w:rPr>
          <w:rFonts w:cs="Arial"/>
          <w:color w:val="353535"/>
        </w:rPr>
        <w:t xml:space="preserve"> </w:t>
      </w:r>
      <w:r w:rsidRPr="00211C24">
        <w:rPr>
          <w:rFonts w:cs="Arial"/>
          <w:b/>
          <w:color w:val="353535"/>
        </w:rPr>
        <w:t>Experience with a learning personal assistant</w:t>
      </w:r>
      <w:r w:rsidRPr="00E9735C">
        <w:rPr>
          <w:rFonts w:cs="Arial"/>
          <w:color w:val="353535"/>
        </w:rPr>
        <w:t xml:space="preserve">. </w:t>
      </w:r>
      <w:r w:rsidRPr="00E9735C">
        <w:rPr>
          <w:rFonts w:cs="Arial"/>
          <w:iCs/>
          <w:color w:val="353535"/>
        </w:rPr>
        <w:t>Communications of the ACM</w:t>
      </w:r>
      <w:r w:rsidRPr="00E9735C">
        <w:rPr>
          <w:rFonts w:cs="Arial"/>
          <w:color w:val="353535"/>
        </w:rPr>
        <w:t>, 1994.</w:t>
      </w:r>
    </w:p>
    <w:p w14:paraId="44341018" w14:textId="77777777" w:rsidR="00211C24" w:rsidRPr="00E9735C" w:rsidRDefault="00211C24" w:rsidP="002E18BF">
      <w:pPr>
        <w:widowControl w:val="0"/>
        <w:autoSpaceDE w:val="0"/>
        <w:autoSpaceDN w:val="0"/>
        <w:adjustRightInd w:val="0"/>
        <w:spacing w:line="240" w:lineRule="auto"/>
        <w:jc w:val="left"/>
        <w:rPr>
          <w:rFonts w:cs="Arial"/>
          <w:color w:val="353535"/>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OSTAÇO, Gustavo Marques </w:t>
      </w:r>
      <w:r w:rsidRPr="00E9735C">
        <w:rPr>
          <w:rFonts w:cs="Arial"/>
          <w:iCs/>
          <w:color w:val="353535"/>
        </w:rPr>
        <w:t>et al.</w:t>
      </w:r>
      <w:r w:rsidRPr="00E9735C">
        <w:rPr>
          <w:rFonts w:cs="Arial"/>
          <w:color w:val="353535"/>
        </w:rPr>
        <w:t xml:space="preserve"> </w:t>
      </w:r>
      <w:r w:rsidRPr="00E36283">
        <w:rPr>
          <w:rFonts w:cs="Arial"/>
          <w:b/>
          <w:color w:val="353535"/>
        </w:rPr>
        <w:t>AgronomoBot:</w:t>
      </w:r>
      <w:r w:rsidRPr="00E9735C">
        <w:rPr>
          <w:rFonts w:cs="Arial"/>
          <w:color w:val="353535"/>
        </w:rPr>
        <w:t xml:space="preserve"> a smart answering Chatbot applied to agricultural sensor networks. 2018, [S.l: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E9735C">
        <w:rPr>
          <w:rFonts w:cs="Arial"/>
          <w:iCs/>
          <w:color w:val="353535"/>
        </w:rPr>
        <w:t>Renote</w:t>
      </w:r>
      <w:r w:rsidRPr="00E9735C">
        <w:rPr>
          <w:rFonts w:cs="Arial"/>
          <w:color w:val="353535"/>
        </w:rPr>
        <w:t>, 2008.</w:t>
      </w:r>
    </w:p>
    <w:p w14:paraId="195801AF" w14:textId="77777777" w:rsidR="00C94C9E" w:rsidRPr="00E9735C" w:rsidRDefault="00C94C9E"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OEDIONO, Budi. </w:t>
      </w:r>
      <w:r w:rsidRPr="00115277">
        <w:rPr>
          <w:rFonts w:cs="Arial"/>
          <w:b/>
          <w:iCs/>
          <w:color w:val="353535"/>
        </w:rPr>
        <w:t>Web Scraping with Python</w:t>
      </w:r>
      <w:r w:rsidRPr="00E9735C">
        <w:rPr>
          <w:rFonts w:cs="Arial"/>
          <w:color w:val="353535"/>
        </w:rPr>
        <w:t xml:space="preserve">. [S.l: s.n.], 1989. </w:t>
      </w:r>
    </w:p>
    <w:p w14:paraId="13B68504" w14:textId="77777777" w:rsidR="009A637A" w:rsidRPr="00E9735C" w:rsidRDefault="009A637A" w:rsidP="002E18BF">
      <w:pPr>
        <w:widowControl w:val="0"/>
        <w:autoSpaceDE w:val="0"/>
        <w:autoSpaceDN w:val="0"/>
        <w:adjustRightInd w:val="0"/>
        <w:spacing w:line="240" w:lineRule="auto"/>
        <w:jc w:val="left"/>
        <w:rPr>
          <w:rFonts w:cs="Arial"/>
          <w:color w:val="353535"/>
        </w:rPr>
      </w:pPr>
    </w:p>
    <w:p w14:paraId="3D998B75" w14:textId="0F8D3F6D"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UTIKNO, Tole </w:t>
      </w:r>
      <w:r w:rsidRPr="00E9735C">
        <w:rPr>
          <w:rFonts w:cs="Arial"/>
          <w:iCs/>
          <w:color w:val="353535"/>
        </w:rPr>
        <w:t>et al.</w:t>
      </w:r>
      <w:r w:rsidRPr="00E9735C">
        <w:rPr>
          <w:rFonts w:cs="Arial"/>
          <w:color w:val="353535"/>
        </w:rPr>
        <w:t xml:space="preserve"> </w:t>
      </w:r>
      <w:r w:rsidRPr="009A637A">
        <w:rPr>
          <w:rFonts w:cs="Arial"/>
          <w:b/>
          <w:color w:val="353535"/>
        </w:rPr>
        <w:t>WhatsApp, Viber and Telegram which is Best for Instant Messaging?</w:t>
      </w:r>
      <w:r w:rsidRPr="00E9735C">
        <w:rPr>
          <w:rFonts w:cs="Arial"/>
          <w:color w:val="353535"/>
        </w:rPr>
        <w:t xml:space="preserve"> </w:t>
      </w:r>
      <w:r w:rsidRPr="00E9735C">
        <w:rPr>
          <w:rFonts w:cs="Arial"/>
          <w:iCs/>
          <w:color w:val="353535"/>
        </w:rPr>
        <w:t>International Journal of Electrical and Computer Engineering (IJECE)</w:t>
      </w:r>
      <w:r w:rsidRPr="00E9735C">
        <w:rPr>
          <w:rFonts w:cs="Arial"/>
          <w:color w:val="353535"/>
        </w:rPr>
        <w:t>, v</w:t>
      </w:r>
      <w:r w:rsidR="00916059">
        <w:rPr>
          <w:rFonts w:cs="Arial"/>
          <w:color w:val="353535"/>
        </w:rPr>
        <w:t>. 6, n. 3, p. 909, 1 jun. 2016.</w:t>
      </w:r>
    </w:p>
    <w:p w14:paraId="10B8035A" w14:textId="77777777" w:rsidR="00916059" w:rsidRPr="00E9735C" w:rsidRDefault="00916059" w:rsidP="002E18BF">
      <w:pPr>
        <w:widowControl w:val="0"/>
        <w:autoSpaceDE w:val="0"/>
        <w:autoSpaceDN w:val="0"/>
        <w:adjustRightInd w:val="0"/>
        <w:spacing w:line="240" w:lineRule="auto"/>
        <w:jc w:val="left"/>
        <w:rPr>
          <w:rFonts w:cs="Arial"/>
          <w:color w:val="353535"/>
        </w:rPr>
      </w:pPr>
    </w:p>
    <w:p w14:paraId="4687D880" w14:textId="5DA058D6"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TANENBAUM, Andrew S.; VAN STEEN, Maarten. </w:t>
      </w:r>
      <w:r w:rsidRPr="00796BA2">
        <w:rPr>
          <w:rFonts w:cs="Arial"/>
          <w:b/>
          <w:iCs/>
          <w:color w:val="353535"/>
        </w:rPr>
        <w:t>Distributed Systems</w:t>
      </w:r>
      <w:r w:rsidR="00796BA2" w:rsidRPr="000319B4">
        <w:rPr>
          <w:rFonts w:cs="Arial"/>
          <w:b/>
          <w:iCs/>
          <w:color w:val="353535"/>
        </w:rPr>
        <w:t>:</w:t>
      </w:r>
      <w:r w:rsidRPr="00E9735C">
        <w:rPr>
          <w:rFonts w:cs="Arial"/>
          <w:iCs/>
          <w:color w:val="353535"/>
        </w:rPr>
        <w:t xml:space="preserve"> Principles and Paradigms</w:t>
      </w:r>
      <w:r w:rsidRPr="00E9735C">
        <w:rPr>
          <w:rFonts w:cs="Arial"/>
          <w:color w:val="353535"/>
        </w:rPr>
        <w:t xml:space="preserve">. [S.l: s.n.], 2013. </w:t>
      </w:r>
    </w:p>
    <w:p w14:paraId="742A7AAE" w14:textId="77777777" w:rsidR="00796BA2" w:rsidRPr="00E9735C" w:rsidRDefault="00796BA2" w:rsidP="002E18BF">
      <w:pPr>
        <w:widowControl w:val="0"/>
        <w:autoSpaceDE w:val="0"/>
        <w:autoSpaceDN w:val="0"/>
        <w:adjustRightInd w:val="0"/>
        <w:spacing w:line="240" w:lineRule="auto"/>
        <w:jc w:val="left"/>
        <w:rPr>
          <w:rFonts w:cs="Arial"/>
          <w:color w:val="353535"/>
        </w:rPr>
      </w:pPr>
    </w:p>
    <w:p w14:paraId="64898DE6" w14:textId="0773425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VARGIU, Eloisa; URRU, Mirko. </w:t>
      </w:r>
      <w:r w:rsidRPr="00FF19F5">
        <w:rPr>
          <w:rFonts w:cs="Arial"/>
          <w:b/>
          <w:color w:val="353535"/>
        </w:rPr>
        <w:t>Exploiting web scraping in a collaborative filtering- based approach to web advertising</w:t>
      </w:r>
      <w:r w:rsidRPr="00E9735C">
        <w:rPr>
          <w:rFonts w:cs="Arial"/>
          <w:color w:val="353535"/>
        </w:rPr>
        <w:t xml:space="preserve">. </w:t>
      </w:r>
      <w:r w:rsidRPr="00E9735C">
        <w:rPr>
          <w:rFonts w:cs="Arial"/>
          <w:iCs/>
          <w:color w:val="353535"/>
        </w:rPr>
        <w:t>Artificial Intelligence Research</w:t>
      </w:r>
      <w:r w:rsidR="00B75CE7">
        <w:rPr>
          <w:rFonts w:cs="Arial"/>
          <w:color w:val="353535"/>
        </w:rPr>
        <w:t>, v. 2, n. 1, 20 nov. 2012.</w:t>
      </w:r>
    </w:p>
    <w:p w14:paraId="56A72FDF" w14:textId="77777777" w:rsidR="00B75CE7" w:rsidRPr="00E9735C" w:rsidRDefault="00B75CE7" w:rsidP="002E18BF">
      <w:pPr>
        <w:widowControl w:val="0"/>
        <w:autoSpaceDE w:val="0"/>
        <w:autoSpaceDN w:val="0"/>
        <w:adjustRightInd w:val="0"/>
        <w:spacing w:line="240" w:lineRule="auto"/>
        <w:jc w:val="left"/>
        <w:rPr>
          <w:rFonts w:cs="Arial"/>
          <w:color w:val="353535"/>
        </w:rPr>
      </w:pPr>
    </w:p>
    <w:p w14:paraId="0C15A3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WOOLDRIDGE, Michael. </w:t>
      </w:r>
      <w:r w:rsidRPr="00E060DA">
        <w:rPr>
          <w:rFonts w:cs="Arial"/>
          <w:b/>
          <w:color w:val="353535"/>
        </w:rPr>
        <w:t>Introduction to Multiagent Systems</w:t>
      </w:r>
      <w:r w:rsidRPr="00E9735C">
        <w:rPr>
          <w:rFonts w:cs="Arial"/>
          <w:color w:val="353535"/>
        </w:rPr>
        <w:t xml:space="preserve">. </w:t>
      </w:r>
      <w:r w:rsidRPr="00E9735C">
        <w:rPr>
          <w:rFonts w:cs="Arial"/>
          <w:iCs/>
          <w:color w:val="353535"/>
        </w:rPr>
        <w:t>Information Retrieval</w:t>
      </w:r>
      <w:r w:rsidRPr="00E9735C">
        <w:rPr>
          <w:rFonts w:cs="Arial"/>
          <w:color w:val="353535"/>
        </w:rPr>
        <w:t>, 2002.</w:t>
      </w:r>
    </w:p>
    <w:p w14:paraId="57A374E2" w14:textId="77777777" w:rsidR="00E060DA" w:rsidRPr="00E9735C" w:rsidRDefault="00E060DA" w:rsidP="002E18BF">
      <w:pPr>
        <w:widowControl w:val="0"/>
        <w:autoSpaceDE w:val="0"/>
        <w:autoSpaceDN w:val="0"/>
        <w:adjustRightInd w:val="0"/>
        <w:spacing w:line="240" w:lineRule="auto"/>
        <w:jc w:val="left"/>
        <w:rPr>
          <w:rFonts w:cs="Arial"/>
          <w:color w:val="353535"/>
        </w:rPr>
      </w:pPr>
    </w:p>
    <w:p w14:paraId="353C6A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YAN, Mengting </w:t>
      </w:r>
      <w:r w:rsidRPr="00E9735C">
        <w:rPr>
          <w:rFonts w:cs="Arial"/>
          <w:iCs/>
          <w:color w:val="353535"/>
        </w:rPr>
        <w:t>et al</w:t>
      </w:r>
      <w:r w:rsidRPr="00730CE2">
        <w:rPr>
          <w:rFonts w:cs="Arial"/>
          <w:b/>
          <w:iCs/>
          <w:color w:val="353535"/>
        </w:rPr>
        <w:t>.</w:t>
      </w:r>
      <w:r w:rsidRPr="00730CE2">
        <w:rPr>
          <w:rFonts w:cs="Arial"/>
          <w:b/>
          <w:color w:val="353535"/>
        </w:rPr>
        <w:t xml:space="preserve"> Building a Chatbot with Serverless Computing</w:t>
      </w:r>
      <w:r w:rsidRPr="00E9735C">
        <w:rPr>
          <w:rFonts w:cs="Arial"/>
          <w:color w:val="353535"/>
        </w:rPr>
        <w:t xml:space="preserve">. 2016, [S.l: s.n.], 2016. </w:t>
      </w:r>
    </w:p>
    <w:p w14:paraId="77D3A810" w14:textId="77777777" w:rsidR="00730CE2" w:rsidRPr="00E9735C" w:rsidRDefault="00730CE2" w:rsidP="002E18BF">
      <w:pPr>
        <w:widowControl w:val="0"/>
        <w:autoSpaceDE w:val="0"/>
        <w:autoSpaceDN w:val="0"/>
        <w:adjustRightInd w:val="0"/>
        <w:spacing w:line="240" w:lineRule="auto"/>
        <w:jc w:val="left"/>
        <w:rPr>
          <w:rFonts w:cs="Arial"/>
          <w:color w:val="353535"/>
        </w:rPr>
      </w:pPr>
    </w:p>
    <w:p w14:paraId="262FEB3A" w14:textId="69CA69FF" w:rsidR="0012376C" w:rsidRPr="00E9735C" w:rsidRDefault="00923A98" w:rsidP="002E18BF">
      <w:pPr>
        <w:widowControl w:val="0"/>
        <w:autoSpaceDE w:val="0"/>
        <w:autoSpaceDN w:val="0"/>
        <w:adjustRightInd w:val="0"/>
        <w:spacing w:line="240" w:lineRule="auto"/>
        <w:jc w:val="left"/>
        <w:rPr>
          <w:rFonts w:cs="Arial"/>
          <w:noProof/>
        </w:rPr>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5A2EC4" w:rsidRPr="00E9735C">
        <w:rPr>
          <w:rFonts w:cs="Arial"/>
        </w:rPr>
        <w:fldChar w:fldCharType="begin" w:fldLock="1"/>
      </w:r>
      <w:r w:rsidR="005A2EC4" w:rsidRPr="00E9735C">
        <w:rPr>
          <w:rFonts w:cs="Arial"/>
        </w:rPr>
        <w:instrText xml:space="preserve">ADDIN Mendeley Bibliography CSL_BIBLIOGRAPHY </w:instrText>
      </w:r>
      <w:r w:rsidR="005A2EC4" w:rsidRPr="00E9735C">
        <w:rPr>
          <w:rFonts w:cs="Arial"/>
        </w:rPr>
        <w:fldChar w:fldCharType="separate"/>
      </w:r>
    </w:p>
    <w:p w14:paraId="70100598" w14:textId="0FF20A47" w:rsidR="0012376C" w:rsidRPr="00E9735C" w:rsidRDefault="0012376C" w:rsidP="002E18BF">
      <w:pPr>
        <w:widowControl w:val="0"/>
        <w:autoSpaceDE w:val="0"/>
        <w:autoSpaceDN w:val="0"/>
        <w:adjustRightInd w:val="0"/>
        <w:spacing w:line="240" w:lineRule="auto"/>
        <w:jc w:val="left"/>
        <w:rPr>
          <w:rFonts w:cs="Arial"/>
          <w:noProof/>
        </w:rPr>
      </w:pPr>
    </w:p>
    <w:p w14:paraId="582D4DF3" w14:textId="5ABC0564" w:rsidR="005A2EC4" w:rsidRDefault="005A2EC4" w:rsidP="0012376C">
      <w:pPr>
        <w:widowControl w:val="0"/>
        <w:autoSpaceDE w:val="0"/>
        <w:autoSpaceDN w:val="0"/>
        <w:adjustRightInd w:val="0"/>
        <w:spacing w:line="240" w:lineRule="auto"/>
      </w:pPr>
      <w:r w:rsidRPr="00E9735C">
        <w:rPr>
          <w:rFonts w:cs="Arial"/>
        </w:rPr>
        <w:fldChar w:fldCharType="end"/>
      </w:r>
    </w:p>
    <w:p w14:paraId="695B0C8F" w14:textId="77777777" w:rsidR="00FE115F" w:rsidRDefault="00FE115F" w:rsidP="00486F22">
      <w:pPr>
        <w:widowControl w:val="0"/>
        <w:autoSpaceDE w:val="0"/>
        <w:autoSpaceDN w:val="0"/>
        <w:adjustRightInd w:val="0"/>
        <w:spacing w:line="240" w:lineRule="auto"/>
      </w:pPr>
    </w:p>
    <w:p w14:paraId="48297235" w14:textId="77777777" w:rsidR="00D572C5" w:rsidRDefault="00D572C5" w:rsidP="00486F22">
      <w:pPr>
        <w:widowControl w:val="0"/>
        <w:autoSpaceDE w:val="0"/>
        <w:autoSpaceDN w:val="0"/>
        <w:adjustRightInd w:val="0"/>
        <w:spacing w:line="240" w:lineRule="auto"/>
      </w:pPr>
    </w:p>
    <w:p w14:paraId="790F4978" w14:textId="77777777" w:rsidR="00D572C5" w:rsidRDefault="00D572C5" w:rsidP="00486F22">
      <w:pPr>
        <w:widowControl w:val="0"/>
        <w:autoSpaceDE w:val="0"/>
        <w:autoSpaceDN w:val="0"/>
        <w:adjustRightInd w:val="0"/>
        <w:spacing w:line="240" w:lineRule="auto"/>
      </w:pPr>
    </w:p>
    <w:p w14:paraId="5A828836" w14:textId="77777777" w:rsidR="00D572C5" w:rsidRDefault="00D572C5" w:rsidP="00486F22">
      <w:pPr>
        <w:widowControl w:val="0"/>
        <w:autoSpaceDE w:val="0"/>
        <w:autoSpaceDN w:val="0"/>
        <w:adjustRightInd w:val="0"/>
        <w:spacing w:line="240" w:lineRule="auto"/>
      </w:pPr>
    </w:p>
    <w:p w14:paraId="5CB07720" w14:textId="77777777" w:rsidR="00D572C5" w:rsidRDefault="00D572C5" w:rsidP="00486F22">
      <w:pPr>
        <w:widowControl w:val="0"/>
        <w:autoSpaceDE w:val="0"/>
        <w:autoSpaceDN w:val="0"/>
        <w:adjustRightInd w:val="0"/>
        <w:spacing w:line="240" w:lineRule="auto"/>
      </w:pPr>
    </w:p>
    <w:p w14:paraId="78D6FBF6" w14:textId="77777777" w:rsidR="00D572C5" w:rsidRDefault="00D572C5" w:rsidP="00486F22">
      <w:pPr>
        <w:widowControl w:val="0"/>
        <w:autoSpaceDE w:val="0"/>
        <w:autoSpaceDN w:val="0"/>
        <w:adjustRightInd w:val="0"/>
        <w:spacing w:line="240" w:lineRule="auto"/>
      </w:pPr>
    </w:p>
    <w:p w14:paraId="6A8CF770" w14:textId="77777777" w:rsidR="00D572C5" w:rsidRDefault="00D572C5" w:rsidP="00486F22">
      <w:pPr>
        <w:widowControl w:val="0"/>
        <w:autoSpaceDE w:val="0"/>
        <w:autoSpaceDN w:val="0"/>
        <w:adjustRightInd w:val="0"/>
        <w:spacing w:line="240" w:lineRule="auto"/>
      </w:pPr>
    </w:p>
    <w:p w14:paraId="3CFD7342" w14:textId="77777777" w:rsidR="00D572C5" w:rsidRDefault="00D572C5" w:rsidP="00486F22">
      <w:pPr>
        <w:widowControl w:val="0"/>
        <w:autoSpaceDE w:val="0"/>
        <w:autoSpaceDN w:val="0"/>
        <w:adjustRightInd w:val="0"/>
        <w:spacing w:line="240" w:lineRule="auto"/>
      </w:pPr>
    </w:p>
    <w:p w14:paraId="0B2349C0" w14:textId="55071E2E" w:rsidR="00D572C5" w:rsidRDefault="00116279" w:rsidP="00E27A8A">
      <w:pPr>
        <w:spacing w:line="240" w:lineRule="auto"/>
        <w:jc w:val="left"/>
      </w:pPr>
      <w:r>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1D5546">
      <w:pPr>
        <w:pStyle w:val="Ttulo1"/>
        <w:numPr>
          <w:ilvl w:val="0"/>
          <w:numId w:val="0"/>
        </w:numPr>
        <w:jc w:val="center"/>
      </w:pPr>
      <w:bookmarkStart w:id="47" w:name="_Toc529478095"/>
      <w:r>
        <w:lastRenderedPageBreak/>
        <w:t>APÊNDICE A – Código Fonte do bot do Telegram</w:t>
      </w:r>
      <w:bookmarkEnd w:id="47"/>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754C77">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754C77">
      <w:pPr>
        <w:pStyle w:val="Paragrafo"/>
      </w:pPr>
    </w:p>
    <w:p w14:paraId="45F8BDED" w14:textId="77777777" w:rsidR="00E0694C" w:rsidRPr="00E0694C" w:rsidRDefault="00E0694C" w:rsidP="005E0447">
      <w:pPr>
        <w:numPr>
          <w:ilvl w:val="0"/>
          <w:numId w:val="30"/>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E0694C" w:rsidRDefault="00E0694C" w:rsidP="005E0447">
      <w:pPr>
        <w:numPr>
          <w:ilvl w:val="0"/>
          <w:numId w:val="30"/>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0694C">
        <w:rPr>
          <w:rFonts w:eastAsia="Times New Roman" w:cs="Arial"/>
          <w:color w:val="000000"/>
          <w:sz w:val="20"/>
          <w:szCs w:val="20"/>
          <w:lang w:eastAsia="pt-BR"/>
        </w:rPr>
        <w:t>const</w:t>
      </w:r>
      <w:proofErr w:type="gramEnd"/>
      <w:r w:rsidRPr="00E0694C">
        <w:rPr>
          <w:rFonts w:eastAsia="Times New Roman" w:cs="Arial"/>
          <w:color w:val="000000"/>
          <w:sz w:val="20"/>
          <w:szCs w:val="20"/>
          <w:lang w:eastAsia="pt-BR"/>
        </w:rPr>
        <w:t xml:space="preserve"> lana = require('./lana');</w:t>
      </w:r>
    </w:p>
    <w:p w14:paraId="3EF6076A" w14:textId="77777777" w:rsidR="00E0694C" w:rsidRPr="00E0694C" w:rsidRDefault="00E0694C" w:rsidP="005E0447">
      <w:pPr>
        <w:numPr>
          <w:ilvl w:val="0"/>
          <w:numId w:val="30"/>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0694C">
        <w:rPr>
          <w:rFonts w:eastAsia="Times New Roman" w:cs="Arial"/>
          <w:color w:val="000000"/>
          <w:sz w:val="20"/>
          <w:szCs w:val="20"/>
          <w:lang w:eastAsia="pt-BR"/>
        </w:rPr>
        <w:t>require(</w:t>
      </w:r>
      <w:proofErr w:type="gramEnd"/>
      <w:r w:rsidRPr="00E0694C">
        <w:rPr>
          <w:rFonts w:eastAsia="Times New Roman" w:cs="Arial"/>
          <w:color w:val="000000"/>
          <w:sz w:val="20"/>
          <w:szCs w:val="20"/>
          <w:lang w:eastAsia="pt-BR"/>
        </w:rPr>
        <w:t>'./web')(lana);</w:t>
      </w:r>
    </w:p>
    <w:p w14:paraId="792EA9BE" w14:textId="23EF1D9C" w:rsidR="009E028F" w:rsidRDefault="00E0694C" w:rsidP="005E0447">
      <w:pPr>
        <w:numPr>
          <w:ilvl w:val="0"/>
          <w:numId w:val="30"/>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express = require('express');</w:t>
      </w:r>
    </w:p>
    <w:p w14:paraId="20E61F8A"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packageInfo = require('./package.json');</w:t>
      </w:r>
    </w:p>
    <w:p w14:paraId="3754C3EE"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bodyParser = require('body-parser');</w:t>
      </w:r>
    </w:p>
    <w:p w14:paraId="49ED5049"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2DDDA8"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app = express();</w:t>
      </w:r>
    </w:p>
    <w:p w14:paraId="6A9D4767"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app.use(</w:t>
      </w:r>
      <w:proofErr w:type="gramEnd"/>
      <w:r w:rsidRPr="009E028F">
        <w:rPr>
          <w:rFonts w:eastAsia="Times New Roman" w:cs="Arial"/>
          <w:color w:val="000000"/>
          <w:sz w:val="20"/>
          <w:szCs w:val="20"/>
          <w:lang w:eastAsia="pt-BR"/>
        </w:rPr>
        <w:t>bodyParser.json());</w:t>
      </w:r>
    </w:p>
    <w:p w14:paraId="2EC91E4C"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app.get(</w:t>
      </w:r>
      <w:proofErr w:type="gramEnd"/>
      <w:r w:rsidRPr="009E028F">
        <w:rPr>
          <w:rFonts w:eastAsia="Times New Roman" w:cs="Arial"/>
          <w:color w:val="000000"/>
          <w:sz w:val="20"/>
          <w:szCs w:val="20"/>
          <w:lang w:eastAsia="pt-BR"/>
        </w:rPr>
        <w:t>'/', (req, res) =&gt; {</w:t>
      </w:r>
    </w:p>
    <w:p w14:paraId="25C39C0C"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json</w:t>
      </w:r>
      <w:proofErr w:type="gramEnd"/>
      <w:r w:rsidRPr="009E028F">
        <w:rPr>
          <w:rFonts w:eastAsia="Times New Roman" w:cs="Arial"/>
          <w:color w:val="000000"/>
          <w:sz w:val="20"/>
          <w:szCs w:val="20"/>
          <w:lang w:eastAsia="pt-BR"/>
        </w:rPr>
        <w:t>({ version: packageInfo.version });</w:t>
      </w:r>
    </w:p>
    <w:p w14:paraId="5C462C22"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server = app.listen(process.env.PORT, () =&gt; {</w:t>
      </w:r>
    </w:p>
    <w:p w14:paraId="2C5E8798"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host = server.address().address;</w:t>
      </w:r>
    </w:p>
    <w:p w14:paraId="41848FE3"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port = server.address().port;</w:t>
      </w:r>
    </w:p>
    <w:p w14:paraId="1590BDC0"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6CCC30C2"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ole.log(</w:t>
      </w:r>
      <w:proofErr w:type="gramEnd"/>
      <w:r w:rsidRPr="009E028F">
        <w:rPr>
          <w:rFonts w:eastAsia="Times New Roman" w:cs="Arial"/>
          <w:color w:val="000000"/>
          <w:sz w:val="20"/>
          <w:szCs w:val="20"/>
          <w:lang w:eastAsia="pt-BR"/>
        </w:rPr>
        <w:t>'Web server started at http://%s:%s', host, port);</w:t>
      </w:r>
    </w:p>
    <w:p w14:paraId="707783A6"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module.exports</w:t>
      </w:r>
      <w:proofErr w:type="gramEnd"/>
      <w:r w:rsidRPr="009E028F">
        <w:rPr>
          <w:rFonts w:eastAsia="Times New Roman" w:cs="Arial"/>
          <w:color w:val="000000"/>
          <w:sz w:val="20"/>
          <w:szCs w:val="20"/>
          <w:lang w:eastAsia="pt-BR"/>
        </w:rPr>
        <w:t xml:space="preserve"> = (lana) =&gt; {</w:t>
      </w:r>
    </w:p>
    <w:p w14:paraId="6EE7AB81"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app.post(</w:t>
      </w:r>
      <w:proofErr w:type="gramEnd"/>
      <w:r w:rsidRPr="009E028F">
        <w:rPr>
          <w:rFonts w:eastAsia="Times New Roman" w:cs="Arial"/>
          <w:color w:val="000000"/>
          <w:sz w:val="20"/>
          <w:szCs w:val="20"/>
          <w:lang w:eastAsia="pt-BR"/>
        </w:rPr>
        <w:t>'//' + lana.token, (req, res) =&gt; {</w:t>
      </w:r>
    </w:p>
    <w:p w14:paraId="48AB5A71"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lana.processUpdate</w:t>
      </w:r>
      <w:proofErr w:type="gramEnd"/>
      <w:r w:rsidRPr="009E028F">
        <w:rPr>
          <w:rFonts w:eastAsia="Times New Roman" w:cs="Arial"/>
          <w:color w:val="000000"/>
          <w:sz w:val="20"/>
          <w:szCs w:val="20"/>
          <w:lang w:eastAsia="pt-BR"/>
        </w:rPr>
        <w:t>(req.body);</w:t>
      </w:r>
    </w:p>
    <w:p w14:paraId="70B96E26"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200);</w:t>
      </w:r>
    </w:p>
    <w:p w14:paraId="14C3A47D"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app.post(</w:t>
      </w:r>
      <w:proofErr w:type="gramEnd"/>
      <w:r w:rsidRPr="009E028F">
        <w:rPr>
          <w:rFonts w:eastAsia="Times New Roman" w:cs="Arial"/>
          <w:color w:val="000000"/>
          <w:sz w:val="20"/>
          <w:szCs w:val="20"/>
          <w:lang w:eastAsia="pt-BR"/>
        </w:rPr>
        <w:t>'/' + lana.token + '/sendMessage', (req, res) =&gt; {</w:t>
      </w:r>
    </w:p>
    <w:p w14:paraId="3B0D7F95"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lana.sendMessageEndpoint</w:t>
      </w:r>
      <w:proofErr w:type="gramEnd"/>
      <w:r w:rsidRPr="009E028F">
        <w:rPr>
          <w:rFonts w:eastAsia="Times New Roman" w:cs="Arial"/>
          <w:color w:val="000000"/>
          <w:sz w:val="20"/>
          <w:szCs w:val="20"/>
          <w:lang w:eastAsia="pt-BR"/>
        </w:rPr>
        <w:t>(req.body)</w:t>
      </w:r>
    </w:p>
    <w:p w14:paraId="0FE45A1D"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then</w:t>
      </w:r>
      <w:proofErr w:type="gramEnd"/>
      <w:r w:rsidRPr="009E028F">
        <w:rPr>
          <w:rFonts w:eastAsia="Times New Roman" w:cs="Arial"/>
          <w:color w:val="000000"/>
          <w:sz w:val="20"/>
          <w:szCs w:val="20"/>
          <w:lang w:eastAsia="pt-BR"/>
        </w:rPr>
        <w:t>(resp =&gt; {</w:t>
      </w:r>
    </w:p>
    <w:p w14:paraId="4661BBFD"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200);</w:t>
      </w:r>
    </w:p>
    <w:p w14:paraId="2E75AE41"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atch</w:t>
      </w:r>
      <w:proofErr w:type="gramEnd"/>
      <w:r w:rsidRPr="009E028F">
        <w:rPr>
          <w:rFonts w:eastAsia="Times New Roman" w:cs="Arial"/>
          <w:color w:val="000000"/>
          <w:sz w:val="20"/>
          <w:szCs w:val="20"/>
          <w:lang w:eastAsia="pt-BR"/>
        </w:rPr>
        <w:t>(err =&gt; {</w:t>
      </w:r>
    </w:p>
    <w:p w14:paraId="79F4D42E"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400);</w:t>
      </w:r>
    </w:p>
    <w:p w14:paraId="407CED42"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5E0447">
      <w:pPr>
        <w:numPr>
          <w:ilvl w:val="0"/>
          <w:numId w:val="2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5E0447">
      <w:pPr>
        <w:pStyle w:val="PargrafodaLista"/>
        <w:numPr>
          <w:ilvl w:val="0"/>
          <w:numId w:val="33"/>
        </w:numPr>
        <w:tabs>
          <w:tab w:val="left" w:pos="567"/>
        </w:tabs>
        <w:spacing w:line="240" w:lineRule="auto"/>
        <w:ind w:left="0" w:firstLine="0"/>
        <w:jc w:val="left"/>
        <w:rPr>
          <w:sz w:val="20"/>
          <w:szCs w:val="20"/>
          <w:lang w:eastAsia="pt-BR"/>
        </w:rPr>
      </w:pPr>
      <w:r w:rsidRPr="00760A6B">
        <w:rPr>
          <w:sz w:val="20"/>
          <w:szCs w:val="20"/>
          <w:lang w:eastAsia="pt-BR"/>
        </w:rPr>
        <w:t>// Arquivo config/keys.js</w:t>
      </w:r>
    </w:p>
    <w:p w14:paraId="098CD2AE" w14:textId="77777777" w:rsidR="00A826D1" w:rsidRPr="00760A6B" w:rsidRDefault="00A826D1" w:rsidP="005E0447">
      <w:pPr>
        <w:pStyle w:val="PargrafodaLista"/>
        <w:numPr>
          <w:ilvl w:val="0"/>
          <w:numId w:val="33"/>
        </w:numPr>
        <w:tabs>
          <w:tab w:val="left" w:pos="567"/>
        </w:tabs>
        <w:spacing w:line="240" w:lineRule="auto"/>
        <w:ind w:left="0" w:firstLine="0"/>
        <w:jc w:val="left"/>
        <w:rPr>
          <w:sz w:val="20"/>
          <w:szCs w:val="20"/>
          <w:lang w:eastAsia="pt-BR"/>
        </w:rPr>
      </w:pPr>
      <w:proofErr w:type="gramStart"/>
      <w:r w:rsidRPr="00760A6B">
        <w:rPr>
          <w:sz w:val="20"/>
          <w:szCs w:val="20"/>
          <w:lang w:eastAsia="pt-BR"/>
        </w:rPr>
        <w:t>module.exports</w:t>
      </w:r>
      <w:proofErr w:type="gramEnd"/>
      <w:r w:rsidRPr="00760A6B">
        <w:rPr>
          <w:sz w:val="20"/>
          <w:szCs w:val="20"/>
          <w:lang w:eastAsia="pt-BR"/>
        </w:rPr>
        <w:t xml:space="preserve"> = {</w:t>
      </w:r>
    </w:p>
    <w:p w14:paraId="7A7B0ECF" w14:textId="1C210A4F" w:rsidR="00A826D1" w:rsidRPr="00760A6B" w:rsidRDefault="0070664D" w:rsidP="005E0447">
      <w:pPr>
        <w:pStyle w:val="PargrafodaLista"/>
        <w:numPr>
          <w:ilvl w:val="0"/>
          <w:numId w:val="3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tokenTelegramBot :</w:t>
      </w:r>
      <w:proofErr w:type="gramEnd"/>
      <w:r w:rsidR="00A826D1" w:rsidRPr="00760A6B">
        <w:rPr>
          <w:sz w:val="20"/>
          <w:szCs w:val="20"/>
          <w:lang w:eastAsia="pt-BR"/>
        </w:rPr>
        <w:t xml:space="preserve"> process.env.tokenTelegramBot,</w:t>
      </w:r>
    </w:p>
    <w:p w14:paraId="5DF424D7" w14:textId="3A952788" w:rsidR="00A826D1" w:rsidRPr="00760A6B" w:rsidRDefault="0070664D" w:rsidP="005E0447">
      <w:pPr>
        <w:pStyle w:val="PargrafodaLista"/>
        <w:numPr>
          <w:ilvl w:val="0"/>
          <w:numId w:val="3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urlTelegramBot :</w:t>
      </w:r>
      <w:proofErr w:type="gramEnd"/>
      <w:r w:rsidR="00A826D1" w:rsidRPr="00760A6B">
        <w:rPr>
          <w:sz w:val="20"/>
          <w:szCs w:val="20"/>
          <w:lang w:eastAsia="pt-BR"/>
        </w:rPr>
        <w:t xml:space="preserve"> process.env.urlTelegramBot,</w:t>
      </w:r>
    </w:p>
    <w:p w14:paraId="7A363FDE" w14:textId="071A540B" w:rsidR="00A826D1" w:rsidRPr="00760A6B" w:rsidRDefault="0070664D" w:rsidP="005E0447">
      <w:pPr>
        <w:pStyle w:val="PargrafodaLista"/>
        <w:numPr>
          <w:ilvl w:val="0"/>
          <w:numId w:val="33"/>
        </w:numPr>
        <w:tabs>
          <w:tab w:val="left" w:pos="567"/>
        </w:tabs>
        <w:spacing w:line="240" w:lineRule="auto"/>
        <w:ind w:left="0" w:firstLine="0"/>
        <w:jc w:val="left"/>
        <w:rPr>
          <w:sz w:val="20"/>
          <w:szCs w:val="20"/>
          <w:lang w:eastAsia="pt-BR"/>
        </w:rPr>
      </w:pPr>
      <w:r>
        <w:rPr>
          <w:sz w:val="20"/>
          <w:szCs w:val="20"/>
          <w:lang w:eastAsia="pt-BR"/>
        </w:rPr>
        <w:lastRenderedPageBreak/>
        <w:t xml:space="preserve">    </w:t>
      </w:r>
      <w:proofErr w:type="gramStart"/>
      <w:r w:rsidR="00A826D1" w:rsidRPr="00760A6B">
        <w:rPr>
          <w:sz w:val="20"/>
          <w:szCs w:val="20"/>
          <w:lang w:eastAsia="pt-BR"/>
        </w:rPr>
        <w:t>urlMessageEndpoint :</w:t>
      </w:r>
      <w:proofErr w:type="gramEnd"/>
      <w:r w:rsidR="00A826D1" w:rsidRPr="00760A6B">
        <w:rPr>
          <w:sz w:val="20"/>
          <w:szCs w:val="20"/>
          <w:lang w:eastAsia="pt-BR"/>
        </w:rPr>
        <w:t xml:space="preserve"> process.env.urlTelegramMessageEndpoint,</w:t>
      </w:r>
    </w:p>
    <w:p w14:paraId="0E3D19D8" w14:textId="1816CFFD" w:rsidR="00A826D1" w:rsidRPr="00760A6B" w:rsidRDefault="0070664D" w:rsidP="005E0447">
      <w:pPr>
        <w:pStyle w:val="PargrafodaLista"/>
        <w:numPr>
          <w:ilvl w:val="0"/>
          <w:numId w:val="3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lana</w:t>
      </w:r>
      <w:proofErr w:type="gramEnd"/>
      <w:r w:rsidR="00A826D1" w:rsidRPr="00760A6B">
        <w:rPr>
          <w:sz w:val="20"/>
          <w:szCs w:val="20"/>
          <w:lang w:eastAsia="pt-BR"/>
        </w:rPr>
        <w:t>_api_key : process.env.lana_API_MASTER_KEY</w:t>
      </w:r>
    </w:p>
    <w:p w14:paraId="5915200D" w14:textId="77777777" w:rsidR="00A826D1" w:rsidRPr="00760A6B" w:rsidRDefault="00A826D1" w:rsidP="005E0447">
      <w:pPr>
        <w:pStyle w:val="PargrafodaLista"/>
        <w:numPr>
          <w:ilvl w:val="0"/>
          <w:numId w:val="3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5E0447">
      <w:pPr>
        <w:pStyle w:val="PargrafodaLista"/>
        <w:numPr>
          <w:ilvl w:val="0"/>
          <w:numId w:val="33"/>
        </w:numPr>
        <w:tabs>
          <w:tab w:val="left" w:pos="567"/>
        </w:tabs>
        <w:spacing w:line="240" w:lineRule="auto"/>
        <w:ind w:left="0" w:firstLine="0"/>
        <w:jc w:val="left"/>
        <w:rPr>
          <w:sz w:val="20"/>
          <w:szCs w:val="20"/>
          <w:lang w:eastAsia="pt-BR"/>
        </w:rPr>
      </w:pPr>
      <w:r w:rsidRPr="00760A6B">
        <w:rPr>
          <w:sz w:val="20"/>
          <w:szCs w:val="20"/>
          <w:lang w:eastAsia="pt-BR"/>
        </w:rPr>
        <w:t>// Fim do arquivo config/</w:t>
      </w:r>
      <w:proofErr w:type="gramStart"/>
      <w:r w:rsidRPr="00760A6B">
        <w:rPr>
          <w:sz w:val="20"/>
          <w:szCs w:val="20"/>
          <w:lang w:eastAsia="pt-BR"/>
        </w:rPr>
        <w:t>keys.ks</w:t>
      </w:r>
      <w:proofErr w:type="gramEnd"/>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keys = require("./config/keys");</w:t>
      </w:r>
    </w:p>
    <w:p w14:paraId="5D22506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token = keys.tokenTelegramBot;</w:t>
      </w:r>
    </w:p>
    <w:p w14:paraId="0873C4DC"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url = keys.urlTelegramBot;</w:t>
      </w:r>
    </w:p>
    <w:p w14:paraId="5C53D0E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urlMessageEndpoint = keys.urlMessageEndpoint;</w:t>
      </w:r>
    </w:p>
    <w:p w14:paraId="168356B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lana_api_key = keys.lana_api_key;</w:t>
      </w:r>
    </w:p>
    <w:p w14:paraId="47A16D1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request = require("request");</w:t>
      </w:r>
    </w:p>
    <w:p w14:paraId="16E1D176"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Bot = require("tgfancy");</w:t>
      </w:r>
    </w:p>
    <w:p w14:paraId="174C3D7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lana;</w:t>
      </w:r>
    </w:p>
    <w:p w14:paraId="62DFDB7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process.env.NODE_ENV === "production") {</w:t>
      </w:r>
    </w:p>
    <w:p w14:paraId="57FB7E7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w:t>
      </w:r>
    </w:p>
    <w:p w14:paraId="663021E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tWebHook</w:t>
      </w:r>
      <w:proofErr w:type="gramEnd"/>
      <w:r w:rsidRPr="005808ED">
        <w:rPr>
          <w:rFonts w:eastAsia="Times New Roman" w:cs="Arial"/>
          <w:color w:val="000000"/>
          <w:sz w:val="20"/>
          <w:szCs w:val="20"/>
          <w:lang w:eastAsia="pt-BR"/>
        </w:rPr>
        <w:t>(url + "/" + lana.token);</w:t>
      </w:r>
    </w:p>
    <w:p w14:paraId="5F927AD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lse {</w:t>
      </w:r>
    </w:p>
    <w:p w14:paraId="118003C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 { polling: true });</w:t>
      </w:r>
    </w:p>
    <w:p w14:paraId="771D58B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lana telegram bot server started...");</w:t>
      </w:r>
    </w:p>
    <w:p w14:paraId="0BF37B1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on</w:t>
      </w:r>
      <w:proofErr w:type="gramEnd"/>
      <w:r w:rsidRPr="005808ED">
        <w:rPr>
          <w:rFonts w:eastAsia="Times New Roman" w:cs="Arial"/>
          <w:color w:val="000000"/>
          <w:sz w:val="20"/>
          <w:szCs w:val="20"/>
          <w:lang w:eastAsia="pt-BR"/>
        </w:rPr>
        <w:t>("polling_error", error =&gt; {</w:t>
      </w:r>
    </w:p>
    <w:p w14:paraId="31B014B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error</w:t>
      </w:r>
      <w:proofErr w:type="gramEnd"/>
      <w:r w:rsidRPr="005808ED">
        <w:rPr>
          <w:rFonts w:eastAsia="Times New Roman" w:cs="Arial"/>
          <w:color w:val="000000"/>
          <w:sz w:val="20"/>
          <w:szCs w:val="20"/>
          <w:lang w:eastAsia="pt-BR"/>
        </w:rPr>
        <w:t>(error);</w:t>
      </w:r>
    </w:p>
    <w:p w14:paraId="4B1889F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Any message</w:t>
      </w:r>
    </w:p>
    <w:p w14:paraId="0065F30C"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on</w:t>
      </w:r>
      <w:proofErr w:type="gramEnd"/>
      <w:r w:rsidRPr="005808ED">
        <w:rPr>
          <w:rFonts w:eastAsia="Times New Roman" w:cs="Arial"/>
          <w:color w:val="000000"/>
          <w:sz w:val="20"/>
          <w:szCs w:val="20"/>
          <w:lang w:eastAsia="pt-BR"/>
        </w:rPr>
        <w:t>("message", msg =&gt; {</w:t>
      </w:r>
    </w:p>
    <w:p w14:paraId="6229B0A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lana.sendMessage(msg.chat.id, 'Recebi a mensagem "' + msg.text + '" de: ' + </w:t>
      </w:r>
      <w:proofErr w:type="gramStart"/>
      <w:r w:rsidRPr="005808ED">
        <w:rPr>
          <w:rFonts w:eastAsia="Times New Roman" w:cs="Arial"/>
          <w:color w:val="000000"/>
          <w:sz w:val="20"/>
          <w:szCs w:val="20"/>
          <w:lang w:eastAsia="pt-BR"/>
        </w:rPr>
        <w:t>msg.from</w:t>
      </w:r>
      <w:proofErr w:type="gramEnd"/>
      <w:r w:rsidRPr="005808ED">
        <w:rPr>
          <w:rFonts w:eastAsia="Times New Roman" w:cs="Arial"/>
          <w:color w:val="000000"/>
          <w:sz w:val="20"/>
          <w:szCs w:val="20"/>
          <w:lang w:eastAsia="pt-BR"/>
        </w:rPr>
        <w:t>.first_name + ' ' + msg.from.last_name);</w:t>
      </w:r>
    </w:p>
    <w:p w14:paraId="746AF7B1"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46AD47A6"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00A2790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incoming",</w:t>
      </w:r>
    </w:p>
    <w:p w14:paraId="7409031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18C765A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from</w:t>
      </w:r>
      <w:proofErr w:type="gramEnd"/>
      <w:r w:rsidRPr="005808ED">
        <w:rPr>
          <w:rFonts w:eastAsia="Times New Roman" w:cs="Arial"/>
          <w:color w:val="000000"/>
          <w:sz w:val="20"/>
          <w:szCs w:val="20"/>
          <w:lang w:eastAsia="pt-BR"/>
        </w:rPr>
        <w:t>: {</w:t>
      </w:r>
    </w:p>
    <w:p w14:paraId="34930817"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name</w:t>
      </w:r>
      <w:proofErr w:type="gramEnd"/>
      <w:r w:rsidRPr="005808ED">
        <w:rPr>
          <w:rFonts w:eastAsia="Times New Roman" w:cs="Arial"/>
          <w:color w:val="000000"/>
          <w:sz w:val="20"/>
          <w:szCs w:val="20"/>
          <w:lang w:eastAsia="pt-BR"/>
        </w:rPr>
        <w:t>: msg.from.first_name + " " + msg.from.last_name,</w:t>
      </w:r>
    </w:p>
    <w:p w14:paraId="07AA2716"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name</w:t>
      </w:r>
      <w:proofErr w:type="gramEnd"/>
      <w:r w:rsidRPr="005808ED">
        <w:rPr>
          <w:rFonts w:eastAsia="Times New Roman" w:cs="Arial"/>
          <w:color w:val="000000"/>
          <w:sz w:val="20"/>
          <w:szCs w:val="20"/>
          <w:lang w:eastAsia="pt-BR"/>
        </w:rPr>
        <w:t>: msg.from.username,</w:t>
      </w:r>
    </w:p>
    <w:p w14:paraId="25AA2A7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0C2C0F4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11527D1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msg.date * 1000)</w:t>
      </w:r>
    </w:p>
    <w:p w14:paraId="225742A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5661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4C4AADF7"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800B13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fowardMessageToLana(</w:t>
      </w:r>
      <w:proofErr w:type="gramEnd"/>
      <w:r w:rsidRPr="005808ED">
        <w:rPr>
          <w:rFonts w:eastAsia="Times New Roman" w:cs="Arial"/>
          <w:color w:val="000000"/>
          <w:sz w:val="20"/>
          <w:szCs w:val="20"/>
          <w:lang w:eastAsia="pt-BR"/>
        </w:rPr>
        <w:t>msg);</w:t>
      </w:r>
    </w:p>
    <w:p w14:paraId="7D9CB9E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fowardMessageToLana = msg =&gt; {</w:t>
      </w:r>
    </w:p>
    <w:p w14:paraId="47081E7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options = {</w:t>
      </w:r>
    </w:p>
    <w:p w14:paraId="1D84830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thod</w:t>
      </w:r>
      <w:proofErr w:type="gramEnd"/>
      <w:r w:rsidRPr="005808ED">
        <w:rPr>
          <w:rFonts w:eastAsia="Times New Roman" w:cs="Arial"/>
          <w:color w:val="000000"/>
          <w:sz w:val="20"/>
          <w:szCs w:val="20"/>
          <w:lang w:eastAsia="pt-BR"/>
        </w:rPr>
        <w:t>: "POST",</w:t>
      </w:r>
    </w:p>
    <w:p w14:paraId="7FA49E27"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ri</w:t>
      </w:r>
      <w:proofErr w:type="gramEnd"/>
      <w:r w:rsidRPr="005808ED">
        <w:rPr>
          <w:rFonts w:eastAsia="Times New Roman" w:cs="Arial"/>
          <w:color w:val="000000"/>
          <w:sz w:val="20"/>
          <w:szCs w:val="20"/>
          <w:lang w:eastAsia="pt-BR"/>
        </w:rPr>
        <w:t>: "https://lana-api.herokuapp.com/api/message",</w:t>
      </w:r>
    </w:p>
    <w:p w14:paraId="695437D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headers</w:t>
      </w:r>
      <w:proofErr w:type="gramEnd"/>
      <w:r w:rsidRPr="005808ED">
        <w:rPr>
          <w:rFonts w:eastAsia="Times New Roman" w:cs="Arial"/>
          <w:color w:val="000000"/>
          <w:sz w:val="20"/>
          <w:szCs w:val="20"/>
          <w:lang w:eastAsia="pt-BR"/>
        </w:rPr>
        <w:t>: {</w:t>
      </w:r>
    </w:p>
    <w:p w14:paraId="5EEF7F6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api-key": lana_api_key</w:t>
      </w:r>
    </w:p>
    <w:p w14:paraId="24F8ABF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2EA69D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body</w:t>
      </w:r>
      <w:proofErr w:type="gramEnd"/>
      <w:r w:rsidRPr="005808ED">
        <w:rPr>
          <w:rFonts w:eastAsia="Times New Roman" w:cs="Arial"/>
          <w:color w:val="000000"/>
          <w:sz w:val="20"/>
          <w:szCs w:val="20"/>
          <w:lang w:eastAsia="pt-BR"/>
        </w:rPr>
        <w:t>: {</w:t>
      </w:r>
    </w:p>
    <w:p w14:paraId="25EA422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26F8BA1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2F080216"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w:t>
      </w:r>
      <w:proofErr w:type="gramEnd"/>
      <w:r w:rsidRPr="005808ED">
        <w:rPr>
          <w:rFonts w:eastAsia="Times New Roman" w:cs="Arial"/>
          <w:color w:val="000000"/>
          <w:sz w:val="20"/>
          <w:szCs w:val="20"/>
          <w:lang w:eastAsia="pt-BR"/>
        </w:rPr>
        <w:t>: {</w:t>
      </w:r>
    </w:p>
    <w:p w14:paraId="6144D7E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name</w:t>
      </w:r>
      <w:proofErr w:type="gramEnd"/>
      <w:r w:rsidRPr="005808ED">
        <w:rPr>
          <w:rFonts w:eastAsia="Times New Roman" w:cs="Arial"/>
          <w:color w:val="000000"/>
          <w:sz w:val="20"/>
          <w:szCs w:val="20"/>
          <w:lang w:eastAsia="pt-BR"/>
        </w:rPr>
        <w:t>: `${msg.from.first_name} ${msg.from.last_name}`,</w:t>
      </w:r>
    </w:p>
    <w:p w14:paraId="291B0DC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name</w:t>
      </w:r>
      <w:proofErr w:type="gramEnd"/>
      <w:r w:rsidRPr="005808ED">
        <w:rPr>
          <w:rFonts w:eastAsia="Times New Roman" w:cs="Arial"/>
          <w:color w:val="000000"/>
          <w:sz w:val="20"/>
          <w:szCs w:val="20"/>
          <w:lang w:eastAsia="pt-BR"/>
        </w:rPr>
        <w:t>: msg.from.username,</w:t>
      </w:r>
    </w:p>
    <w:p w14:paraId="0DEBB3B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2659CD4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5E24917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Endpoint</w:t>
      </w:r>
      <w:proofErr w:type="gramEnd"/>
      <w:r w:rsidRPr="005808ED">
        <w:rPr>
          <w:rFonts w:eastAsia="Times New Roman" w:cs="Arial"/>
          <w:color w:val="000000"/>
          <w:sz w:val="20"/>
          <w:szCs w:val="20"/>
          <w:lang w:eastAsia="pt-BR"/>
        </w:rPr>
        <w:t>: urlMessageEndpoint</w:t>
      </w:r>
    </w:p>
    <w:p w14:paraId="307B63A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json</w:t>
      </w:r>
      <w:proofErr w:type="gramEnd"/>
      <w:r w:rsidRPr="005808ED">
        <w:rPr>
          <w:rFonts w:eastAsia="Times New Roman" w:cs="Arial"/>
          <w:color w:val="000000"/>
          <w:sz w:val="20"/>
          <w:szCs w:val="20"/>
          <w:lang w:eastAsia="pt-BR"/>
        </w:rPr>
        <w:t>: true // Automatically stringifies the body to JSON</w:t>
      </w:r>
    </w:p>
    <w:p w14:paraId="3CCD1AD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38A6D4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quest(</w:t>
      </w:r>
      <w:proofErr w:type="gramEnd"/>
      <w:r w:rsidRPr="005808ED">
        <w:rPr>
          <w:rFonts w:eastAsia="Times New Roman" w:cs="Arial"/>
          <w:color w:val="000000"/>
          <w:sz w:val="20"/>
          <w:szCs w:val="20"/>
          <w:lang w:eastAsia="pt-BR"/>
        </w:rPr>
        <w:t>options, (err, resp, body) =&gt; {</w:t>
      </w:r>
    </w:p>
    <w:p w14:paraId="696A8081"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resp || resp.statusCode != 200 || err) {</w:t>
      </w:r>
    </w:p>
    <w:p w14:paraId="35D0BD3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23F8A7F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1550DAF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59EE0C7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1C60913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errMessage</w:t>
      </w:r>
      <w:proofErr w:type="gramEnd"/>
      <w:r w:rsidRPr="005808ED">
        <w:rPr>
          <w:rFonts w:eastAsia="Times New Roman" w:cs="Arial"/>
          <w:color w:val="000000"/>
          <w:sz w:val="20"/>
          <w:szCs w:val="20"/>
          <w:lang w:eastAsia="pt-BR"/>
        </w:rPr>
        <w:t>: err,</w:t>
      </w:r>
    </w:p>
    <w:p w14:paraId="3FB0957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7463F5C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39D91941"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2611368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5058EF5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msg.chat.id, "Ops, algo deu errado, tente novamente");</w:t>
      </w:r>
    </w:p>
    <w:p w14:paraId="7EE20636"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4015354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08A917B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59FEBEA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1CE53FA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body.message,</w:t>
      </w:r>
    </w:p>
    <w:p w14:paraId="21C88101"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2409BCD6"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body.chatId</w:t>
      </w:r>
    </w:p>
    <w:p w14:paraId="249E1D6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7043D60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59B706A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arkdown = {};</w:t>
      </w:r>
    </w:p>
    <w:p w14:paraId="5D867F8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body.markdown) {</w:t>
      </w:r>
    </w:p>
    <w:p w14:paraId="0BD7D9A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arkdown</w:t>
      </w:r>
      <w:proofErr w:type="gramEnd"/>
      <w:r w:rsidRPr="005808ED">
        <w:rPr>
          <w:rFonts w:eastAsia="Times New Roman" w:cs="Arial"/>
          <w:color w:val="000000"/>
          <w:sz w:val="20"/>
          <w:szCs w:val="20"/>
          <w:lang w:eastAsia="pt-BR"/>
        </w:rPr>
        <w:t xml:space="preserve"> = { parse_mode: "Markdown" };</w:t>
      </w:r>
    </w:p>
    <w:p w14:paraId="72C5B38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body.message != undefined) {</w:t>
      </w:r>
    </w:p>
    <w:p w14:paraId="2CE848C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ndMessage</w:t>
      </w:r>
      <w:proofErr w:type="gramEnd"/>
      <w:r w:rsidRPr="005808ED">
        <w:rPr>
          <w:rFonts w:eastAsia="Times New Roman" w:cs="Arial"/>
          <w:color w:val="000000"/>
          <w:sz w:val="20"/>
          <w:szCs w:val="20"/>
          <w:lang w:eastAsia="pt-BR"/>
        </w:rPr>
        <w:t>(body.chatId, body.message, markdown);</w:t>
      </w:r>
    </w:p>
    <w:p w14:paraId="663D31D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AEEC3C"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ndMessage</w:t>
      </w:r>
      <w:proofErr w:type="gramEnd"/>
      <w:r w:rsidRPr="005808ED">
        <w:rPr>
          <w:rFonts w:eastAsia="Times New Roman" w:cs="Arial"/>
          <w:color w:val="000000"/>
          <w:sz w:val="20"/>
          <w:szCs w:val="20"/>
          <w:lang w:eastAsia="pt-BR"/>
        </w:rPr>
        <w:t>(body.chatId, "Ops, algo deu errado, tente novamente");</w:t>
      </w:r>
    </w:p>
    <w:p w14:paraId="55A9AAC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sendMessageEndpoint</w:t>
      </w:r>
      <w:proofErr w:type="gramEnd"/>
      <w:r w:rsidRPr="005808ED">
        <w:rPr>
          <w:rFonts w:eastAsia="Times New Roman" w:cs="Arial"/>
          <w:color w:val="000000"/>
          <w:sz w:val="20"/>
          <w:szCs w:val="20"/>
          <w:lang w:eastAsia="pt-BR"/>
        </w:rPr>
        <w:t xml:space="preserve"> = messageBody =&gt; {</w:t>
      </w:r>
    </w:p>
    <w:p w14:paraId="7911D2E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turn</w:t>
      </w:r>
      <w:proofErr w:type="gramEnd"/>
      <w:r w:rsidRPr="005808ED">
        <w:rPr>
          <w:rFonts w:eastAsia="Times New Roman" w:cs="Arial"/>
          <w:color w:val="000000"/>
          <w:sz w:val="20"/>
          <w:szCs w:val="20"/>
          <w:lang w:eastAsia="pt-BR"/>
        </w:rPr>
        <w:t xml:space="preserve"> new Promise((resolve, reject) =&gt; {</w:t>
      </w:r>
    </w:p>
    <w:p w14:paraId="3BD4500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chatId != undefined &amp;&amp; messageBody.message != undefined) {</w:t>
      </w:r>
    </w:p>
    <w:p w14:paraId="5B0E858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5725E20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635D6A7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11CACA27"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essageBody.message,</w:t>
      </w:r>
    </w:p>
    <w:p w14:paraId="2BB9E90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162C6CA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essageBody.chatId</w:t>
      </w:r>
    </w:p>
    <w:p w14:paraId="41504F3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05E88C8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25C3C3C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arkdown = {};</w:t>
      </w:r>
    </w:p>
    <w:p w14:paraId="623AB5B5"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markdown) {</w:t>
      </w:r>
    </w:p>
    <w:p w14:paraId="0159C9BC"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arkdown</w:t>
      </w:r>
      <w:proofErr w:type="gramEnd"/>
      <w:r w:rsidRPr="005808ED">
        <w:rPr>
          <w:rFonts w:eastAsia="Times New Roman" w:cs="Arial"/>
          <w:color w:val="000000"/>
          <w:sz w:val="20"/>
          <w:szCs w:val="20"/>
          <w:lang w:eastAsia="pt-BR"/>
        </w:rPr>
        <w:t xml:space="preserve"> = { parse_mode: "Markdown" };</w:t>
      </w:r>
    </w:p>
    <w:p w14:paraId="6C9CD0C4"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type == "image") {</w:t>
      </w:r>
    </w:p>
    <w:p w14:paraId="7C33F52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0504948"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sendPhoto</w:t>
      </w:r>
      <w:proofErr w:type="gramEnd"/>
      <w:r w:rsidRPr="005808ED">
        <w:rPr>
          <w:rFonts w:eastAsia="Times New Roman" w:cs="Arial"/>
          <w:color w:val="000000"/>
          <w:sz w:val="20"/>
          <w:szCs w:val="20"/>
          <w:lang w:eastAsia="pt-BR"/>
        </w:rPr>
        <w:t>(messageBody.chatId, messageBody.message, markdown)</w:t>
      </w:r>
    </w:p>
    <w:p w14:paraId="53183BE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hen</w:t>
      </w:r>
      <w:proofErr w:type="gramEnd"/>
      <w:r w:rsidRPr="005808ED">
        <w:rPr>
          <w:rFonts w:eastAsia="Times New Roman" w:cs="Arial"/>
          <w:color w:val="000000"/>
          <w:sz w:val="20"/>
          <w:szCs w:val="20"/>
          <w:lang w:eastAsia="pt-BR"/>
        </w:rPr>
        <w:t>(res =&gt; {</w:t>
      </w:r>
    </w:p>
    <w:p w14:paraId="63BDEFCB"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8A51C69"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err =&gt; {</w:t>
      </w:r>
    </w:p>
    <w:p w14:paraId="408CB11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err);</w:t>
      </w:r>
    </w:p>
    <w:p w14:paraId="7071E0D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95344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B02568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sendMessage</w:t>
      </w:r>
      <w:proofErr w:type="gramEnd"/>
      <w:r w:rsidRPr="005808ED">
        <w:rPr>
          <w:rFonts w:eastAsia="Times New Roman" w:cs="Arial"/>
          <w:color w:val="000000"/>
          <w:sz w:val="20"/>
          <w:szCs w:val="20"/>
          <w:lang w:eastAsia="pt-BR"/>
        </w:rPr>
        <w:t>(messageBody.chatId, messageBody.message, markdown)</w:t>
      </w:r>
    </w:p>
    <w:p w14:paraId="23BDC29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hen</w:t>
      </w:r>
      <w:proofErr w:type="gramEnd"/>
      <w:r w:rsidRPr="005808ED">
        <w:rPr>
          <w:rFonts w:eastAsia="Times New Roman" w:cs="Arial"/>
          <w:color w:val="000000"/>
          <w:sz w:val="20"/>
          <w:szCs w:val="20"/>
          <w:lang w:eastAsia="pt-BR"/>
        </w:rPr>
        <w:t>(res =&gt; {</w:t>
      </w:r>
    </w:p>
    <w:p w14:paraId="41DE32E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454B0C7"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err =&gt; {</w:t>
      </w:r>
    </w:p>
    <w:p w14:paraId="0486E6B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err);</w:t>
      </w:r>
    </w:p>
    <w:p w14:paraId="464E21CC"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2D6462DD"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Unable to Send Message Body in Wrong Format");</w:t>
      </w:r>
    </w:p>
    <w:p w14:paraId="7F31872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w:t>
      </w:r>
    </w:p>
    <w:p w14:paraId="2A1BFA2E"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module.exports</w:t>
      </w:r>
      <w:proofErr w:type="gramEnd"/>
      <w:r w:rsidRPr="005808ED">
        <w:rPr>
          <w:rFonts w:eastAsia="Times New Roman" w:cs="Arial"/>
          <w:color w:val="000000"/>
          <w:sz w:val="20"/>
          <w:szCs w:val="20"/>
          <w:lang w:eastAsia="pt-BR"/>
        </w:rPr>
        <w:t xml:space="preserve"> = lana;</w:t>
      </w:r>
    </w:p>
    <w:p w14:paraId="172EB6D3" w14:textId="77777777" w:rsidR="005808ED" w:rsidRPr="005808ED" w:rsidRDefault="005808ED" w:rsidP="005E0447">
      <w:pPr>
        <w:numPr>
          <w:ilvl w:val="0"/>
          <w:numId w:val="38"/>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314C58">
      <w:pPr>
        <w:pStyle w:val="Ttulo1"/>
        <w:numPr>
          <w:ilvl w:val="0"/>
          <w:numId w:val="0"/>
        </w:numPr>
        <w:jc w:val="center"/>
        <w:rPr>
          <w:rFonts w:eastAsia="Arial Unicode MS"/>
          <w:u w:color="000000"/>
          <w:lang w:val="pt-PT"/>
        </w:rPr>
      </w:pPr>
      <w:bookmarkStart w:id="48" w:name="_Toc529478096"/>
      <w:r>
        <w:rPr>
          <w:rFonts w:eastAsia="Arial Unicode MS"/>
          <w:u w:color="000000"/>
          <w:lang w:val="pt-PT"/>
        </w:rPr>
        <w:lastRenderedPageBreak/>
        <w:t>APÊNDICE B – Código Fonte do bot do Messenger</w:t>
      </w:r>
      <w:bookmarkEnd w:id="48"/>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rquivo config/keys.js</w:t>
      </w:r>
    </w:p>
    <w:p w14:paraId="57531E56"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A5153">
        <w:rPr>
          <w:rFonts w:eastAsia="Times New Roman" w:cs="Arial"/>
          <w:color w:val="000000"/>
          <w:sz w:val="20"/>
          <w:szCs w:val="20"/>
          <w:lang w:eastAsia="pt-BR"/>
        </w:rPr>
        <w:t>module.exports</w:t>
      </w:r>
      <w:proofErr w:type="gramEnd"/>
      <w:r w:rsidRPr="00EA5153">
        <w:rPr>
          <w:rFonts w:eastAsia="Times New Roman" w:cs="Arial"/>
          <w:color w:val="000000"/>
          <w:sz w:val="20"/>
          <w:szCs w:val="20"/>
          <w:lang w:eastAsia="pt-BR"/>
        </w:rPr>
        <w:t xml:space="preserve"> = {</w:t>
      </w:r>
    </w:p>
    <w:p w14:paraId="2ABFA2A2"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PAGE_ACESS_TOKEN: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w:t>
      </w:r>
    </w:p>
    <w:p w14:paraId="14CEEF14"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VERIFY_TOKEN: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_VERIFY,</w:t>
      </w:r>
    </w:p>
    <w:p w14:paraId="61B69E04"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APP_SECRET: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_APP_SECRET,</w:t>
      </w:r>
    </w:p>
    <w:p w14:paraId="35D8F1CB"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LANA_API_</w:t>
      </w:r>
      <w:proofErr w:type="gramStart"/>
      <w:r w:rsidRPr="00EA5153">
        <w:rPr>
          <w:rFonts w:eastAsia="Times New Roman" w:cs="Arial"/>
          <w:color w:val="000000"/>
          <w:sz w:val="20"/>
          <w:szCs w:val="20"/>
          <w:lang w:eastAsia="pt-BR"/>
        </w:rPr>
        <w:t>KEY :</w:t>
      </w:r>
      <w:proofErr w:type="gramEnd"/>
      <w:r w:rsidRPr="00EA5153">
        <w:rPr>
          <w:rFonts w:eastAsia="Times New Roman" w:cs="Arial"/>
          <w:color w:val="000000"/>
          <w:sz w:val="20"/>
          <w:szCs w:val="20"/>
          <w:lang w:eastAsia="pt-BR"/>
        </w:rPr>
        <w:t xml:space="preserve"> process.env.lana_API_MASTER_KEY,</w:t>
      </w:r>
    </w:p>
    <w:p w14:paraId="5EC0D9A0"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URL_MESSAGE_ENDPOINT: process.env.URL_MESSENGER_ENDPOINT</w:t>
      </w:r>
    </w:p>
    <w:p w14:paraId="2769CA02" w14:textId="77777777" w:rsidR="00EA5153" w:rsidRPr="00EA5153"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4B5B6A">
      <w:pPr>
        <w:numPr>
          <w:ilvl w:val="0"/>
          <w:numId w:val="39"/>
        </w:numPr>
        <w:shd w:val="clear" w:color="auto" w:fill="FFFFFF"/>
        <w:tabs>
          <w:tab w:val="clear" w:pos="474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Fim do arquivo config/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otBot = require('bootbot');</w:t>
      </w:r>
    </w:p>
    <w:p w14:paraId="4E66A185"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request = require('request');</w:t>
      </w:r>
    </w:p>
    <w:p w14:paraId="524F525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keys = require('./config/keys');</w:t>
      </w:r>
    </w:p>
    <w:p w14:paraId="4816CA7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dyParser = require('body-parser');</w:t>
      </w:r>
    </w:p>
    <w:p w14:paraId="2D612E0A"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42FF91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t = new BootBot({</w:t>
      </w:r>
    </w:p>
    <w:p w14:paraId="3F72ED4C"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accessToken</w:t>
      </w:r>
      <w:proofErr w:type="gramEnd"/>
      <w:r w:rsidRPr="00621B40">
        <w:rPr>
          <w:rFonts w:eastAsia="Times New Roman" w:cs="Arial"/>
          <w:color w:val="000000"/>
          <w:sz w:val="20"/>
          <w:szCs w:val="20"/>
          <w:lang w:eastAsia="pt-BR"/>
        </w:rPr>
        <w:t>: keys.PAGE_ACESS_TOKEN,</w:t>
      </w:r>
    </w:p>
    <w:p w14:paraId="37065A9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verifyToken</w:t>
      </w:r>
      <w:proofErr w:type="gramEnd"/>
      <w:r w:rsidRPr="00621B40">
        <w:rPr>
          <w:rFonts w:eastAsia="Times New Roman" w:cs="Arial"/>
          <w:color w:val="000000"/>
          <w:sz w:val="20"/>
          <w:szCs w:val="20"/>
          <w:lang w:eastAsia="pt-BR"/>
        </w:rPr>
        <w:t>: keys.VERIFY_TOKEN,</w:t>
      </w:r>
    </w:p>
    <w:p w14:paraId="09CD645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appSecret</w:t>
      </w:r>
      <w:proofErr w:type="gramEnd"/>
      <w:r w:rsidRPr="00621B40">
        <w:rPr>
          <w:rFonts w:eastAsia="Times New Roman" w:cs="Arial"/>
          <w:color w:val="000000"/>
          <w:sz w:val="20"/>
          <w:szCs w:val="20"/>
          <w:lang w:eastAsia="pt-BR"/>
        </w:rPr>
        <w:t>: keys.APP_SECRET</w:t>
      </w:r>
    </w:p>
    <w:p w14:paraId="278F142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use(</w:t>
      </w:r>
      <w:proofErr w:type="gramEnd"/>
      <w:r w:rsidRPr="00621B40">
        <w:rPr>
          <w:rFonts w:eastAsia="Times New Roman" w:cs="Arial"/>
          <w:color w:val="000000"/>
          <w:sz w:val="20"/>
          <w:szCs w:val="20"/>
          <w:lang w:eastAsia="pt-BR"/>
        </w:rPr>
        <w:t>bodyParser.json());</w:t>
      </w:r>
    </w:p>
    <w:p w14:paraId="55B76CE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8D8D15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on</w:t>
      </w:r>
      <w:proofErr w:type="gramEnd"/>
      <w:r w:rsidRPr="00621B40">
        <w:rPr>
          <w:rFonts w:eastAsia="Times New Roman" w:cs="Arial"/>
          <w:color w:val="000000"/>
          <w:sz w:val="20"/>
          <w:szCs w:val="20"/>
          <w:lang w:eastAsia="pt-BR"/>
        </w:rPr>
        <w:t>('message', (payload, chat) =&gt; {</w:t>
      </w:r>
    </w:p>
    <w:p w14:paraId="30E331F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text = payload.message.text;</w:t>
      </w:r>
    </w:p>
    <w:p w14:paraId="1700E89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getUserProfile</w:t>
      </w:r>
      <w:proofErr w:type="gramEnd"/>
      <w:r w:rsidRPr="00621B40">
        <w:rPr>
          <w:rFonts w:eastAsia="Times New Roman" w:cs="Arial"/>
          <w:color w:val="000000"/>
          <w:sz w:val="20"/>
          <w:szCs w:val="20"/>
          <w:lang w:eastAsia="pt-BR"/>
        </w:rPr>
        <w:t>()</w:t>
      </w:r>
    </w:p>
    <w:p w14:paraId="18E889A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user =&gt; {</w:t>
      </w:r>
    </w:p>
    <w:p w14:paraId="2BF4C0FA"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msgJson = {</w:t>
      </w:r>
    </w:p>
    <w:p w14:paraId="679C085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67F8E36B"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incoming',</w:t>
      </w:r>
    </w:p>
    <w:p w14:paraId="52397CB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0271D06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rom :</w:t>
      </w:r>
      <w:proofErr w:type="gramEnd"/>
      <w:r w:rsidRPr="00621B40">
        <w:rPr>
          <w:rFonts w:eastAsia="Times New Roman" w:cs="Arial"/>
          <w:color w:val="000000"/>
          <w:sz w:val="20"/>
          <w:szCs w:val="20"/>
          <w:lang w:eastAsia="pt-BR"/>
        </w:rPr>
        <w:t xml:space="preserve"> {</w:t>
      </w:r>
    </w:p>
    <w:p w14:paraId="635485B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name :</w:t>
      </w:r>
      <w:proofErr w:type="gramEnd"/>
      <w:r w:rsidRPr="00621B40">
        <w:rPr>
          <w:rFonts w:eastAsia="Times New Roman" w:cs="Arial"/>
          <w:color w:val="000000"/>
          <w:sz w:val="20"/>
          <w:szCs w:val="20"/>
          <w:lang w:eastAsia="pt-BR"/>
        </w:rPr>
        <w:t xml:space="preserve"> user.first_name + ' ' + user.last_name,</w:t>
      </w:r>
    </w:p>
    <w:p w14:paraId="3C9A7ADA"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0D67BE9C"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6008301A"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2E7054A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474D70D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endAction</w:t>
      </w:r>
      <w:proofErr w:type="gramEnd"/>
      <w:r w:rsidRPr="00621B40">
        <w:rPr>
          <w:rFonts w:eastAsia="Times New Roman" w:cs="Arial"/>
          <w:color w:val="000000"/>
          <w:sz w:val="20"/>
          <w:szCs w:val="20"/>
          <w:lang w:eastAsia="pt-BR"/>
        </w:rPr>
        <w:t>('mark_seen');</w:t>
      </w:r>
    </w:p>
    <w:p w14:paraId="00EEA5C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owardMessageToLana(</w:t>
      </w:r>
      <w:proofErr w:type="gramEnd"/>
      <w:r w:rsidRPr="00621B40">
        <w:rPr>
          <w:rFonts w:eastAsia="Times New Roman" w:cs="Arial"/>
          <w:color w:val="000000"/>
          <w:sz w:val="20"/>
          <w:szCs w:val="20"/>
          <w:lang w:eastAsia="pt-BR"/>
        </w:rPr>
        <w:t>text, chat, user);</w:t>
      </w:r>
    </w:p>
    <w:p w14:paraId="5E5A633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fowardMessageToLana = (text, chat, user) =&gt; {</w:t>
      </w:r>
    </w:p>
    <w:p w14:paraId="67323E7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options = {</w:t>
      </w:r>
    </w:p>
    <w:p w14:paraId="0D944DD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thod :</w:t>
      </w:r>
      <w:proofErr w:type="gramEnd"/>
      <w:r w:rsidRPr="00621B40">
        <w:rPr>
          <w:rFonts w:eastAsia="Times New Roman" w:cs="Arial"/>
          <w:color w:val="000000"/>
          <w:sz w:val="20"/>
          <w:szCs w:val="20"/>
          <w:lang w:eastAsia="pt-BR"/>
        </w:rPr>
        <w:t xml:space="preserve"> 'POST',</w:t>
      </w:r>
    </w:p>
    <w:p w14:paraId="0D7A80A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ri :</w:t>
      </w:r>
      <w:proofErr w:type="gramEnd"/>
      <w:r w:rsidRPr="00621B40">
        <w:rPr>
          <w:rFonts w:eastAsia="Times New Roman" w:cs="Arial"/>
          <w:color w:val="000000"/>
          <w:sz w:val="20"/>
          <w:szCs w:val="20"/>
          <w:lang w:eastAsia="pt-BR"/>
        </w:rPr>
        <w:t xml:space="preserve"> 'https://lana-api.herokuapp.com/api/message',</w:t>
      </w:r>
    </w:p>
    <w:p w14:paraId="2FA5665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headers :</w:t>
      </w:r>
      <w:proofErr w:type="gramEnd"/>
      <w:r w:rsidRPr="00621B40">
        <w:rPr>
          <w:rFonts w:eastAsia="Times New Roman" w:cs="Arial"/>
          <w:color w:val="000000"/>
          <w:sz w:val="20"/>
          <w:szCs w:val="20"/>
          <w:lang w:eastAsia="pt-BR"/>
        </w:rPr>
        <w:t xml:space="preserve"> {</w:t>
      </w:r>
    </w:p>
    <w:p w14:paraId="77533CB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x-api-key': </w:t>
      </w:r>
      <w:proofErr w:type="gramStart"/>
      <w:r w:rsidRPr="00621B40">
        <w:rPr>
          <w:rFonts w:eastAsia="Times New Roman" w:cs="Arial"/>
          <w:color w:val="000000"/>
          <w:sz w:val="20"/>
          <w:szCs w:val="20"/>
          <w:lang w:eastAsia="pt-BR"/>
        </w:rPr>
        <w:t>keys.LANA</w:t>
      </w:r>
      <w:proofErr w:type="gramEnd"/>
      <w:r w:rsidRPr="00621B40">
        <w:rPr>
          <w:rFonts w:eastAsia="Times New Roman" w:cs="Arial"/>
          <w:color w:val="000000"/>
          <w:sz w:val="20"/>
          <w:szCs w:val="20"/>
          <w:lang w:eastAsia="pt-BR"/>
        </w:rPr>
        <w:t>_API_KEY</w:t>
      </w:r>
    </w:p>
    <w:p w14:paraId="4F4D2C05"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E9E994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dy :</w:t>
      </w:r>
      <w:proofErr w:type="gramEnd"/>
      <w:r w:rsidRPr="00621B40">
        <w:rPr>
          <w:rFonts w:eastAsia="Times New Roman" w:cs="Arial"/>
          <w:color w:val="000000"/>
          <w:sz w:val="20"/>
          <w:szCs w:val="20"/>
          <w:lang w:eastAsia="pt-BR"/>
        </w:rPr>
        <w:t xml:space="preserve"> {</w:t>
      </w:r>
    </w:p>
    <w:p w14:paraId="056A198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5260F08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6BF8719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ser :</w:t>
      </w:r>
      <w:proofErr w:type="gramEnd"/>
      <w:r w:rsidRPr="00621B40">
        <w:rPr>
          <w:rFonts w:eastAsia="Times New Roman" w:cs="Arial"/>
          <w:color w:val="000000"/>
          <w:sz w:val="20"/>
          <w:szCs w:val="20"/>
          <w:lang w:eastAsia="pt-BR"/>
        </w:rPr>
        <w:t xml:space="preserve"> {</w:t>
      </w:r>
    </w:p>
    <w:p w14:paraId="352B769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name :</w:t>
      </w:r>
      <w:proofErr w:type="gramEnd"/>
      <w:r w:rsidRPr="00621B40">
        <w:rPr>
          <w:rFonts w:eastAsia="Times New Roman" w:cs="Arial"/>
          <w:color w:val="000000"/>
          <w:sz w:val="20"/>
          <w:szCs w:val="20"/>
          <w:lang w:eastAsia="pt-BR"/>
        </w:rPr>
        <w:t xml:space="preserve"> `${user.first_name} ${user.last_name}`,</w:t>
      </w:r>
    </w:p>
    <w:p w14:paraId="5F706D1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77170CEF"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4A58226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Endpoint :</w:t>
      </w:r>
      <w:proofErr w:type="gramEnd"/>
      <w:r w:rsidRPr="00621B40">
        <w:rPr>
          <w:rFonts w:eastAsia="Times New Roman" w:cs="Arial"/>
          <w:color w:val="000000"/>
          <w:sz w:val="20"/>
          <w:szCs w:val="20"/>
          <w:lang w:eastAsia="pt-BR"/>
        </w:rPr>
        <w:t xml:space="preserve"> keys.URL_MESSAGE_ENDPOINT,</w:t>
      </w:r>
    </w:p>
    <w:p w14:paraId="5E7B35C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7CA81D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json :</w:t>
      </w:r>
      <w:proofErr w:type="gramEnd"/>
      <w:r w:rsidRPr="00621B40">
        <w:rPr>
          <w:rFonts w:eastAsia="Times New Roman" w:cs="Arial"/>
          <w:color w:val="000000"/>
          <w:sz w:val="20"/>
          <w:szCs w:val="20"/>
          <w:lang w:eastAsia="pt-BR"/>
        </w:rPr>
        <w:t xml:space="preserve"> true // Automatically stringifies the body to JSON</w:t>
      </w:r>
    </w:p>
    <w:p w14:paraId="6EE3BC3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1B8832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quest(</w:t>
      </w:r>
      <w:proofErr w:type="gramEnd"/>
      <w:r w:rsidRPr="00621B40">
        <w:rPr>
          <w:rFonts w:eastAsia="Times New Roman" w:cs="Arial"/>
          <w:color w:val="000000"/>
          <w:sz w:val="20"/>
          <w:szCs w:val="20"/>
          <w:lang w:eastAsia="pt-BR"/>
        </w:rPr>
        <w:t>options, (err, resp, body) =&gt; {</w:t>
      </w:r>
    </w:p>
    <w:p w14:paraId="23F6BCE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 xml:space="preserve"> (!resp || resp.statusCode != 200 || err) {</w:t>
      </w:r>
    </w:p>
    <w:p w14:paraId="4BBA9D5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msgJson = {</w:t>
      </w:r>
    </w:p>
    <w:p w14:paraId="5133439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36B4ACA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4C516B3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6A8B45A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rrMessage :</w:t>
      </w:r>
      <w:proofErr w:type="gramEnd"/>
      <w:r w:rsidRPr="00621B40">
        <w:rPr>
          <w:rFonts w:eastAsia="Times New Roman" w:cs="Arial"/>
          <w:color w:val="000000"/>
          <w:sz w:val="20"/>
          <w:szCs w:val="20"/>
          <w:lang w:eastAsia="pt-BR"/>
        </w:rPr>
        <w:t xml:space="preserve"> err,</w:t>
      </w:r>
    </w:p>
    <w:p w14:paraId="7BFB9FE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7F3286BB"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5067B31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1484E8C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02D8FD5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ay(</w:t>
      </w:r>
      <w:proofErr w:type="gramEnd"/>
      <w:r w:rsidRPr="00621B40">
        <w:rPr>
          <w:rFonts w:eastAsia="Times New Roman" w:cs="Arial"/>
          <w:color w:val="000000"/>
          <w:sz w:val="20"/>
          <w:szCs w:val="20"/>
          <w:lang w:eastAsia="pt-BR"/>
        </w:rPr>
        <w:t>'Ops, algo deu errado, tente novamente', { typing : true });</w:t>
      </w:r>
    </w:p>
    <w:p w14:paraId="597A9C1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7FC2238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sgJson = {</w:t>
      </w:r>
    </w:p>
    <w:p w14:paraId="55D92A7C"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073FC56C"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348562B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body.message,</w:t>
      </w:r>
    </w:p>
    <w:p w14:paraId="7C285C25"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363DF9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body.chatId</w:t>
      </w:r>
    </w:p>
    <w:p w14:paraId="1985904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03753C85"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56F32E8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arkdown = {};</w:t>
      </w:r>
    </w:p>
    <w:p w14:paraId="4A4CDB9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body.markdown) {</w:t>
      </w:r>
    </w:p>
    <w:p w14:paraId="019114F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arkdown</w:t>
      </w:r>
      <w:proofErr w:type="gramEnd"/>
      <w:r w:rsidRPr="00621B40">
        <w:rPr>
          <w:rFonts w:eastAsia="Times New Roman" w:cs="Arial"/>
          <w:color w:val="000000"/>
          <w:sz w:val="20"/>
          <w:szCs w:val="20"/>
          <w:lang w:eastAsia="pt-BR"/>
        </w:rPr>
        <w:t xml:space="preserve"> = {parse_mode: 'Markdown'};</w:t>
      </w:r>
    </w:p>
    <w:p w14:paraId="35DCEFF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ay(</w:t>
      </w:r>
      <w:proofErr w:type="gramEnd"/>
      <w:r w:rsidRPr="00621B40">
        <w:rPr>
          <w:rFonts w:eastAsia="Times New Roman" w:cs="Arial"/>
          <w:color w:val="000000"/>
          <w:sz w:val="20"/>
          <w:szCs w:val="20"/>
          <w:lang w:eastAsia="pt-BR"/>
        </w:rPr>
        <w:t>body.message, { typing : true });</w:t>
      </w:r>
    </w:p>
    <w:p w14:paraId="720285F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5D9D4A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post(</w:t>
      </w:r>
      <w:proofErr w:type="gramEnd"/>
      <w:r w:rsidRPr="00621B40">
        <w:rPr>
          <w:rFonts w:eastAsia="Times New Roman" w:cs="Arial"/>
          <w:color w:val="000000"/>
          <w:sz w:val="20"/>
          <w:szCs w:val="20"/>
          <w:lang w:eastAsia="pt-BR"/>
        </w:rPr>
        <w:t>'/' + keys.APP_SECRET + '/sendMessage', (req, res) =&gt; {</w:t>
      </w:r>
    </w:p>
    <w:p w14:paraId="1F9C55B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sendMessageEndpoint(</w:t>
      </w:r>
      <w:proofErr w:type="gramEnd"/>
      <w:r w:rsidRPr="00621B40">
        <w:rPr>
          <w:rFonts w:eastAsia="Times New Roman" w:cs="Arial"/>
          <w:color w:val="000000"/>
          <w:sz w:val="20"/>
          <w:szCs w:val="20"/>
          <w:lang w:eastAsia="pt-BR"/>
        </w:rPr>
        <w:t>req.body)</w:t>
      </w:r>
    </w:p>
    <w:p w14:paraId="4B921E35"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p =&gt; {</w:t>
      </w:r>
    </w:p>
    <w:p w14:paraId="3F9DBC55"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sendStatus</w:t>
      </w:r>
      <w:proofErr w:type="gramEnd"/>
      <w:r w:rsidRPr="00621B40">
        <w:rPr>
          <w:rFonts w:eastAsia="Times New Roman" w:cs="Arial"/>
          <w:color w:val="000000"/>
          <w:sz w:val="20"/>
          <w:szCs w:val="20"/>
          <w:lang w:eastAsia="pt-BR"/>
        </w:rPr>
        <w:t>(200);</w:t>
      </w:r>
    </w:p>
    <w:p w14:paraId="214EE3FE"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4C1B6F7C"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sendStatus</w:t>
      </w:r>
      <w:proofErr w:type="gramEnd"/>
      <w:r w:rsidRPr="00621B40">
        <w:rPr>
          <w:rFonts w:eastAsia="Times New Roman" w:cs="Arial"/>
          <w:color w:val="000000"/>
          <w:sz w:val="20"/>
          <w:szCs w:val="20"/>
          <w:lang w:eastAsia="pt-BR"/>
        </w:rPr>
        <w:t>(400);</w:t>
      </w:r>
    </w:p>
    <w:p w14:paraId="5390BCA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sendMessageEndpoint = (messageBody) =&gt; {</w:t>
      </w:r>
    </w:p>
    <w:p w14:paraId="3D6CEA1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turn</w:t>
      </w:r>
      <w:proofErr w:type="gramEnd"/>
      <w:r w:rsidRPr="00621B40">
        <w:rPr>
          <w:rFonts w:eastAsia="Times New Roman" w:cs="Arial"/>
          <w:color w:val="000000"/>
          <w:sz w:val="20"/>
          <w:szCs w:val="20"/>
          <w:lang w:eastAsia="pt-BR"/>
        </w:rPr>
        <w:t xml:space="preserve"> new Promise((resolve, reject) =&gt; {</w:t>
      </w:r>
    </w:p>
    <w:p w14:paraId="165C469A"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chatId &amp;&amp; messageBody.message) {</w:t>
      </w:r>
    </w:p>
    <w:p w14:paraId="6D0D2CC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sgJson = {</w:t>
      </w:r>
    </w:p>
    <w:p w14:paraId="2D7CB0C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2396A95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65EA7F4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messageBody.message,</w:t>
      </w:r>
    </w:p>
    <w:p w14:paraId="70210A5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E95FBF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messageBody.chatId</w:t>
      </w:r>
    </w:p>
    <w:p w14:paraId="1AEF856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585202C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0932821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arkdown = {};</w:t>
      </w:r>
    </w:p>
    <w:p w14:paraId="71B5BED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markdown) {</w:t>
      </w:r>
    </w:p>
    <w:p w14:paraId="64671C1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arkdown</w:t>
      </w:r>
      <w:proofErr w:type="gramEnd"/>
      <w:r w:rsidRPr="00621B40">
        <w:rPr>
          <w:rFonts w:eastAsia="Times New Roman" w:cs="Arial"/>
          <w:color w:val="000000"/>
          <w:sz w:val="20"/>
          <w:szCs w:val="20"/>
          <w:lang w:eastAsia="pt-BR"/>
        </w:rPr>
        <w:t xml:space="preserve"> = {parse_mode: 'Markdown'};</w:t>
      </w:r>
    </w:p>
    <w:p w14:paraId="62AC899F"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type == 'image') {</w:t>
      </w:r>
    </w:p>
    <w:p w14:paraId="7D4DD24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t.say(</w:t>
      </w:r>
      <w:proofErr w:type="gramEnd"/>
      <w:r w:rsidRPr="00621B40">
        <w:rPr>
          <w:rFonts w:eastAsia="Times New Roman" w:cs="Arial"/>
          <w:color w:val="000000"/>
          <w:sz w:val="20"/>
          <w:szCs w:val="20"/>
          <w:lang w:eastAsia="pt-BR"/>
        </w:rPr>
        <w:t>messageBody.chatId, { attachment: 'image', url: messageBody.message })</w:t>
      </w:r>
    </w:p>
    <w:p w14:paraId="2D881EF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 =&gt; {</w:t>
      </w:r>
    </w:p>
    <w:p w14:paraId="5A18E6A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0854CD3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024BBC5A"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err);</w:t>
      </w:r>
    </w:p>
    <w:p w14:paraId="2E856F9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496CDEB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t.say(</w:t>
      </w:r>
      <w:proofErr w:type="gramEnd"/>
      <w:r w:rsidRPr="00621B40">
        <w:rPr>
          <w:rFonts w:eastAsia="Times New Roman" w:cs="Arial"/>
          <w:color w:val="000000"/>
          <w:sz w:val="20"/>
          <w:szCs w:val="20"/>
          <w:lang w:eastAsia="pt-BR"/>
        </w:rPr>
        <w:t>messageBody.chatId, messageBody.message)</w:t>
      </w:r>
    </w:p>
    <w:p w14:paraId="70A8090F"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 =&gt; {</w:t>
      </w:r>
    </w:p>
    <w:p w14:paraId="79707FB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6BE014F3"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5B43E75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err);</w:t>
      </w:r>
    </w:p>
    <w:p w14:paraId="570DDFA6"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5B618AC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Unable to Send Message Body in Wrong Format");</w:t>
      </w:r>
    </w:p>
    <w:p w14:paraId="4815DDB8"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w:t>
      </w:r>
    </w:p>
    <w:p w14:paraId="09E7A52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port = process.env.PORT || 3000;</w:t>
      </w:r>
    </w:p>
    <w:p w14:paraId="1DF8C991"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get(</w:t>
      </w:r>
      <w:proofErr w:type="gramEnd"/>
      <w:r w:rsidRPr="00621B40">
        <w:rPr>
          <w:rFonts w:eastAsia="Times New Roman" w:cs="Arial"/>
          <w:color w:val="000000"/>
          <w:sz w:val="20"/>
          <w:szCs w:val="20"/>
          <w:lang w:eastAsia="pt-BR"/>
        </w:rPr>
        <w:t>'/', (req, res) =&gt; res.send('Hello World!'));</w:t>
      </w:r>
    </w:p>
    <w:p w14:paraId="6C597E17" w14:textId="77777777" w:rsidR="00621B40" w:rsidRPr="00621B40"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start</w:t>
      </w:r>
      <w:proofErr w:type="gramEnd"/>
      <w:r w:rsidRPr="00621B40">
        <w:rPr>
          <w:rFonts w:eastAsia="Times New Roman" w:cs="Arial"/>
          <w:color w:val="000000"/>
          <w:sz w:val="20"/>
          <w:szCs w:val="20"/>
          <w:lang w:eastAsia="pt-BR"/>
        </w:rPr>
        <w:t>(port);</w:t>
      </w:r>
    </w:p>
    <w:p w14:paraId="0F3C406E" w14:textId="6824E979" w:rsidR="00C96B8B" w:rsidRDefault="00621B40" w:rsidP="004B5B6A">
      <w:pPr>
        <w:numPr>
          <w:ilvl w:val="0"/>
          <w:numId w:val="40"/>
        </w:numPr>
        <w:shd w:val="clear" w:color="auto" w:fill="FFFFFF"/>
        <w:tabs>
          <w:tab w:val="clear" w:pos="720"/>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306A53">
      <w:pPr>
        <w:pStyle w:val="Ttulo1"/>
        <w:numPr>
          <w:ilvl w:val="0"/>
          <w:numId w:val="0"/>
        </w:numPr>
        <w:jc w:val="center"/>
        <w:rPr>
          <w:rFonts w:eastAsia="Times New Roman"/>
          <w:lang w:eastAsia="pt-BR"/>
        </w:rPr>
      </w:pPr>
      <w:bookmarkStart w:id="49" w:name="_Toc529478097"/>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49"/>
    </w:p>
    <w:p w14:paraId="68021FFE" w14:textId="77777777" w:rsidR="00164F72" w:rsidRDefault="00164F72" w:rsidP="00754C77">
      <w:pPr>
        <w:pStyle w:val="Paragrafo"/>
        <w:rPr>
          <w:lang w:eastAsia="pt-BR"/>
        </w:rPr>
      </w:pPr>
    </w:p>
    <w:p w14:paraId="200682C3"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const</w:t>
      </w:r>
      <w:proofErr w:type="gramEnd"/>
      <w:r w:rsidRPr="00164F72">
        <w:rPr>
          <w:rFonts w:eastAsia="Times New Roman" w:cs="Arial"/>
          <w:color w:val="000000"/>
          <w:sz w:val="20"/>
          <w:szCs w:val="20"/>
          <w:lang w:eastAsia="pt-BR"/>
        </w:rPr>
        <w:t xml:space="preserve"> cloudFunctions = require('./cloud-functions');</w:t>
      </w:r>
    </w:p>
    <w:p w14:paraId="264BE240"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48337FB3"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echo', cloudFunctions.echo(Parse));</w:t>
      </w:r>
    </w:p>
    <w:p w14:paraId="7AB6D6AE"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356DD8D"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getUserByField', cloudFunctions.getUserByField(Parse));</w:t>
      </w:r>
    </w:p>
    <w:p w14:paraId="467E4C4E"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6421D41"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setUserField', cloudFunctions.setUserField(Parse));</w:t>
      </w:r>
    </w:p>
    <w:p w14:paraId="61694D68"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1FCB864B"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unsetUserField', cloudFunctions.unsetUserField(Parse));</w:t>
      </w:r>
    </w:p>
    <w:p w14:paraId="5DEBBA38"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753E16B"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registerUser', cloudFunctions.registerUser(Parse));</w:t>
      </w:r>
    </w:p>
    <w:p w14:paraId="27FB8F01"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8A9D7A0"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loginUser', cloudFunctions.loginUser(Parse));</w:t>
      </w:r>
    </w:p>
    <w:p w14:paraId="26C21328"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E65AD16"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setContext', cloudFunctions.setContext(Parse));</w:t>
      </w:r>
    </w:p>
    <w:p w14:paraId="1DAE10BE"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9C5044B"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getContextByInterfaceId', cloudFunctions.getContextByInterfaceId(Parse));</w:t>
      </w:r>
    </w:p>
    <w:p w14:paraId="56427EB9"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0045201" w14:textId="77777777" w:rsidR="00164F72" w:rsidRPr="00164F72"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job(</w:t>
      </w:r>
      <w:proofErr w:type="gramEnd"/>
      <w:r w:rsidRPr="00164F72">
        <w:rPr>
          <w:rFonts w:eastAsia="Times New Roman" w:cs="Arial"/>
          <w:color w:val="000000"/>
          <w:sz w:val="20"/>
          <w:szCs w:val="20"/>
          <w:lang w:eastAsia="pt-BR"/>
        </w:rPr>
        <w:t>'removeStoredPasswords', cloudFunctions.removeStoredPasswords(Parse));</w:t>
      </w:r>
    </w:p>
    <w:p w14:paraId="68E98010" w14:textId="31621DF5" w:rsidR="0074231E" w:rsidRDefault="00164F72" w:rsidP="00194979">
      <w:pPr>
        <w:numPr>
          <w:ilvl w:val="0"/>
          <w:numId w:val="41"/>
        </w:numPr>
        <w:shd w:val="clear" w:color="auto" w:fill="FFFFFF"/>
        <w:tabs>
          <w:tab w:val="clear" w:pos="36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destroyAllSessions = (Parse) =&gt; {</w:t>
      </w:r>
    </w:p>
    <w:p w14:paraId="148A1AF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query = new Parse.Query(Parse.Session);</w:t>
      </w:r>
    </w:p>
    <w:p w14:paraId="1138418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36B7C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query.find</w:t>
      </w:r>
      <w:proofErr w:type="gramEnd"/>
      <w:r w:rsidRPr="00754C77">
        <w:rPr>
          <w:rFonts w:eastAsia="Times New Roman" w:cs="Arial"/>
          <w:color w:val="000000"/>
          <w:sz w:val="20"/>
          <w:szCs w:val="20"/>
          <w:lang w:eastAsia="pt-BR"/>
        </w:rPr>
        <w:t>({</w:t>
      </w:r>
    </w:p>
    <w:p w14:paraId="6C36128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uccess</w:t>
      </w:r>
      <w:proofErr w:type="gramEnd"/>
      <w:r w:rsidRPr="00754C77">
        <w:rPr>
          <w:rFonts w:eastAsia="Times New Roman" w:cs="Arial"/>
          <w:color w:val="000000"/>
          <w:sz w:val="20"/>
          <w:szCs w:val="20"/>
          <w:lang w:eastAsia="pt-BR"/>
        </w:rPr>
        <w:t>: (results) =&gt; {</w:t>
      </w:r>
    </w:p>
    <w:p w14:paraId="7172BEA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for</w:t>
      </w:r>
      <w:proofErr w:type="gramEnd"/>
      <w:r w:rsidRPr="00754C77">
        <w:rPr>
          <w:rFonts w:eastAsia="Times New Roman" w:cs="Arial"/>
          <w:color w:val="000000"/>
          <w:sz w:val="20"/>
          <w:szCs w:val="20"/>
          <w:lang w:eastAsia="pt-BR"/>
        </w:rPr>
        <w:t xml:space="preserve"> (let session of results) {</w:t>
      </w:r>
    </w:p>
    <w:p w14:paraId="5A0A050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ession.destroy</w:t>
      </w:r>
      <w:proofErr w:type="gramEnd"/>
      <w:r w:rsidRPr="00754C77">
        <w:rPr>
          <w:rFonts w:eastAsia="Times New Roman" w:cs="Arial"/>
          <w:color w:val="000000"/>
          <w:sz w:val="20"/>
          <w:szCs w:val="20"/>
          <w:lang w:eastAsia="pt-BR"/>
        </w:rPr>
        <w:t>({useMasterKey: true});</w:t>
      </w:r>
    </w:p>
    <w:p w14:paraId="4D6FEC6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true;</w:t>
      </w:r>
    </w:p>
    <w:p w14:paraId="53C9BD6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rror</w:t>
      </w:r>
      <w:proofErr w:type="gramEnd"/>
      <w:r w:rsidRPr="00754C77">
        <w:rPr>
          <w:rFonts w:eastAsia="Times New Roman" w:cs="Arial"/>
          <w:color w:val="000000"/>
          <w:sz w:val="20"/>
          <w:szCs w:val="20"/>
          <w:lang w:eastAsia="pt-BR"/>
        </w:rPr>
        <w:t>: (error) =&gt; {</w:t>
      </w:r>
    </w:p>
    <w:p w14:paraId="6D6514F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false;</w:t>
      </w:r>
    </w:p>
    <w:p w14:paraId="59E1BC9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MasterKey</w:t>
      </w:r>
      <w:proofErr w:type="gramEnd"/>
      <w:r w:rsidRPr="00754C77">
        <w:rPr>
          <w:rFonts w:eastAsia="Times New Roman" w:cs="Arial"/>
          <w:color w:val="000000"/>
          <w:sz w:val="20"/>
          <w:szCs w:val="20"/>
          <w:lang w:eastAsia="pt-BR"/>
        </w:rPr>
        <w:t>: true</w:t>
      </w:r>
    </w:p>
    <w:p w14:paraId="1654FDC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echo = (Parse) =&gt; { </w:t>
      </w:r>
    </w:p>
    <w:p w14:paraId="262B623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963303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request.params.string });</w:t>
      </w:r>
    </w:p>
    <w:p w14:paraId="1D3CB6B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D399DE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UserByField = (Parse) =&gt; { </w:t>
      </w:r>
    </w:p>
    <w:p w14:paraId="10E9A84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EE97A8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0E0EFCA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field, request.params.value);</w:t>
      </w:r>
    </w:p>
    <w:p w14:paraId="6FFFDB6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4590C97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uccess</w:t>
      </w:r>
      <w:proofErr w:type="gramEnd"/>
      <w:r w:rsidRPr="00754C77">
        <w:rPr>
          <w:rFonts w:eastAsia="Times New Roman" w:cs="Arial"/>
          <w:color w:val="000000"/>
          <w:sz w:val="20"/>
          <w:szCs w:val="20"/>
          <w:lang w:eastAsia="pt-BR"/>
        </w:rPr>
        <w:t>: (user) =&gt; {</w:t>
      </w:r>
    </w:p>
    <w:p w14:paraId="5E8EE74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 != undefined) {</w:t>
      </w:r>
    </w:p>
    <w:p w14:paraId="2B4B55F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 });</w:t>
      </w:r>
    </w:p>
    <w:p w14:paraId="042E20B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38B0D44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2CC6E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rror</w:t>
      </w:r>
      <w:proofErr w:type="gramEnd"/>
      <w:r w:rsidRPr="00754C77">
        <w:rPr>
          <w:rFonts w:eastAsia="Times New Roman" w:cs="Arial"/>
          <w:color w:val="000000"/>
          <w:sz w:val="20"/>
          <w:szCs w:val="20"/>
          <w:lang w:eastAsia="pt-BR"/>
        </w:rPr>
        <w:t>: (err) =&gt; {</w:t>
      </w:r>
    </w:p>
    <w:p w14:paraId="567563A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707C9EC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UserField = (Parse) =&gt; {</w:t>
      </w:r>
    </w:p>
    <w:p w14:paraId="3B38A69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075BBC8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655D7B4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userQuery.equalTo("objectId",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
    <w:p w14:paraId="4E4F885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5C2E763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7D7A7C3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ToUpdate !== undefined) {</w:t>
      </w:r>
    </w:p>
    <w:p w14:paraId="5EFD22F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ToUpdate.set(</w:t>
      </w:r>
      <w:proofErr w:type="gramEnd"/>
      <w:r w:rsidRPr="00754C77">
        <w:rPr>
          <w:rFonts w:eastAsia="Times New Roman" w:cs="Arial"/>
          <w:color w:val="000000"/>
          <w:sz w:val="20"/>
          <w:szCs w:val="20"/>
          <w:lang w:eastAsia="pt-BR"/>
        </w:rPr>
        <w:t>request.params.field, request.params.value);</w:t>
      </w:r>
    </w:p>
    <w:p w14:paraId="3032A89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w:t>
      </w:r>
      <w:proofErr w:type="gramStart"/>
      <w:r w:rsidRPr="00754C77">
        <w:rPr>
          <w:rFonts w:eastAsia="Times New Roman" w:cs="Arial"/>
          <w:color w:val="000000"/>
          <w:sz w:val="20"/>
          <w:szCs w:val="20"/>
          <w:lang w:eastAsia="pt-BR"/>
        </w:rPr>
        <w:t>useMasterKey:true</w:t>
      </w:r>
      <w:proofErr w:type="gramEnd"/>
      <w:r w:rsidRPr="00754C77">
        <w:rPr>
          <w:rFonts w:eastAsia="Times New Roman" w:cs="Arial"/>
          <w:color w:val="000000"/>
          <w:sz w:val="20"/>
          <w:szCs w:val="20"/>
          <w:lang w:eastAsia="pt-BR"/>
        </w:rPr>
        <w:t>})</w:t>
      </w:r>
    </w:p>
    <w:p w14:paraId="227B247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6932C11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Update });</w:t>
      </w:r>
    </w:p>
    <w:p w14:paraId="5B279E9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56A6F5A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5E2BEEC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70B52BE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1614C0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671B390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1A66C27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unsetUserField = (Parse) =&gt; {</w:t>
      </w:r>
    </w:p>
    <w:p w14:paraId="041CFC5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70A761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176054C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userQuery.equalTo("objectId",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
    <w:p w14:paraId="65A2022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13398F8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2243DD1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ToUpdate !== undefined) {</w:t>
      </w:r>
    </w:p>
    <w:p w14:paraId="2085E49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unset(</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field);</w:t>
      </w:r>
    </w:p>
    <w:p w14:paraId="4BA067C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w:t>
      </w:r>
      <w:proofErr w:type="gramStart"/>
      <w:r w:rsidRPr="00754C77">
        <w:rPr>
          <w:rFonts w:eastAsia="Times New Roman" w:cs="Arial"/>
          <w:color w:val="000000"/>
          <w:sz w:val="20"/>
          <w:szCs w:val="20"/>
          <w:lang w:eastAsia="pt-BR"/>
        </w:rPr>
        <w:t>useMasterKey:true</w:t>
      </w:r>
      <w:proofErr w:type="gramEnd"/>
      <w:r w:rsidRPr="00754C77">
        <w:rPr>
          <w:rFonts w:eastAsia="Times New Roman" w:cs="Arial"/>
          <w:color w:val="000000"/>
          <w:sz w:val="20"/>
          <w:szCs w:val="20"/>
          <w:lang w:eastAsia="pt-BR"/>
        </w:rPr>
        <w:t>})</w:t>
      </w:r>
    </w:p>
    <w:p w14:paraId="63B90F3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4D8A4C8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Update });</w:t>
      </w:r>
    </w:p>
    <w:p w14:paraId="4DA5FDA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5EFCDD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25D7DB1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27A4CD0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85B853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1415120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076063C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gisterUser = (Parse) =&gt; {</w:t>
      </w:r>
    </w:p>
    <w:p w14:paraId="25A6042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CF9B82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request.params.username == undefined ||</w:t>
      </w:r>
    </w:p>
    <w:p w14:paraId="431AE9F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password == undefined ||</w:t>
      </w:r>
    </w:p>
    <w:p w14:paraId="7A8F7AB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 undefined ||</w:t>
      </w:r>
    </w:p>
    <w:p w14:paraId="6D64406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 == undefined ||</w:t>
      </w:r>
    </w:p>
    <w:p w14:paraId="3A06D18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name == undefined) {</w:t>
      </w:r>
    </w:p>
    <w:p w14:paraId="32A137D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0, "Usuario precisa de username, password, interface, interfaceId e name");</w:t>
      </w:r>
    </w:p>
    <w:p w14:paraId="6DE7AFA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 = new Parse.User();</w:t>
      </w:r>
    </w:p>
    <w:p w14:paraId="08B2671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username", request.params.username);</w:t>
      </w:r>
    </w:p>
    <w:p w14:paraId="3F295FD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password", request.params.password);</w:t>
      </w:r>
    </w:p>
    <w:p w14:paraId="314E21A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request.params.interface, request.params.interfaceId);</w:t>
      </w:r>
    </w:p>
    <w:p w14:paraId="1D6D009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name", request.params.name);</w:t>
      </w:r>
    </w:p>
    <w:p w14:paraId="79BD93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C30C4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ignUp</w:t>
      </w:r>
      <w:proofErr w:type="gramEnd"/>
      <w:r w:rsidRPr="00754C77">
        <w:rPr>
          <w:rFonts w:eastAsia="Times New Roman" w:cs="Arial"/>
          <w:color w:val="000000"/>
          <w:sz w:val="20"/>
          <w:szCs w:val="20"/>
          <w:lang w:eastAsia="pt-BR"/>
        </w:rPr>
        <w:t>(null)</w:t>
      </w:r>
    </w:p>
    <w:p w14:paraId="6DBA897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newUser) =&gt; {</w:t>
      </w:r>
    </w:p>
    <w:p w14:paraId="283837F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destroyAllSessions(</w:t>
      </w:r>
      <w:proofErr w:type="gramEnd"/>
      <w:r w:rsidRPr="00754C77">
        <w:rPr>
          <w:rFonts w:eastAsia="Times New Roman" w:cs="Arial"/>
          <w:color w:val="000000"/>
          <w:sz w:val="20"/>
          <w:szCs w:val="20"/>
          <w:lang w:eastAsia="pt-BR"/>
        </w:rPr>
        <w:t>Parse);</w:t>
      </w:r>
    </w:p>
    <w:p w14:paraId="0FC8500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newUser });</w:t>
      </w:r>
    </w:p>
    <w:p w14:paraId="12B21C9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response.error(err));</w:t>
      </w:r>
    </w:p>
    <w:p w14:paraId="27C7E9A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B5BDE1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loginUser = (Parse) =&gt; {</w:t>
      </w:r>
    </w:p>
    <w:p w14:paraId="5BC4B6C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24A601F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Parse.User.logIn</w:t>
      </w:r>
      <w:proofErr w:type="gramEnd"/>
      <w:r w:rsidRPr="00754C77">
        <w:rPr>
          <w:rFonts w:eastAsia="Times New Roman" w:cs="Arial"/>
          <w:color w:val="000000"/>
          <w:sz w:val="20"/>
          <w:szCs w:val="20"/>
          <w:lang w:eastAsia="pt-BR"/>
        </w:rPr>
        <w:t>(request.params.username, request.params.password)</w:t>
      </w:r>
    </w:p>
    <w:p w14:paraId="0FA6F1C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 =&gt; {</w:t>
      </w:r>
    </w:p>
    <w:p w14:paraId="1295E88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destroyAllSessions(</w:t>
      </w:r>
      <w:proofErr w:type="gramEnd"/>
      <w:r w:rsidRPr="00754C77">
        <w:rPr>
          <w:rFonts w:eastAsia="Times New Roman" w:cs="Arial"/>
          <w:color w:val="000000"/>
          <w:sz w:val="20"/>
          <w:szCs w:val="20"/>
          <w:lang w:eastAsia="pt-BR"/>
        </w:rPr>
        <w:t>Parse);</w:t>
      </w:r>
    </w:p>
    <w:p w14:paraId="1C05AA2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JSON() });</w:t>
      </w:r>
    </w:p>
    <w:p w14:paraId="205E703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response.error(err));</w:t>
      </w:r>
    </w:p>
    <w:p w14:paraId="472C686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DAE9A2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Context = (Parse) =&gt; {</w:t>
      </w:r>
    </w:p>
    <w:p w14:paraId="7315845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1B82FAB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request.params.interface == undefined ||</w:t>
      </w:r>
    </w:p>
    <w:p w14:paraId="0AD9E55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 == undefined ||</w:t>
      </w:r>
    </w:p>
    <w:p w14:paraId="643F71A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context == undefined) {</w:t>
      </w:r>
    </w:p>
    <w:p w14:paraId="70F6E41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0, "Precisa de interface, interfaceId e Context");</w:t>
      </w:r>
    </w:p>
    <w:p w14:paraId="4A99EFF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 = Parse.Object.extend('Context');</w:t>
      </w:r>
    </w:p>
    <w:p w14:paraId="74DAC0F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Query = new Parse.Query(Context);</w:t>
      </w:r>
    </w:p>
    <w:p w14:paraId="0728AED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myContext = new Context();</w:t>
      </w:r>
    </w:p>
    <w:p w14:paraId="3EC897D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request.params.interfaceId);</w:t>
      </w:r>
    </w:p>
    <w:p w14:paraId="307516B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16F5A35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contextToUpdate =&gt; {</w:t>
      </w:r>
    </w:p>
    <w:p w14:paraId="6887AB7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contextToUpdate != undefined)</w:t>
      </w:r>
    </w:p>
    <w:p w14:paraId="37CA389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w:t>
      </w:r>
      <w:proofErr w:type="gramEnd"/>
      <w:r w:rsidRPr="00754C77">
        <w:rPr>
          <w:rFonts w:eastAsia="Times New Roman" w:cs="Arial"/>
          <w:color w:val="000000"/>
          <w:sz w:val="20"/>
          <w:szCs w:val="20"/>
          <w:lang w:eastAsia="pt-BR"/>
        </w:rPr>
        <w:t xml:space="preserve"> = contextToUpdate;</w:t>
      </w:r>
    </w:p>
    <w:p w14:paraId="63EAE24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44F8D38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set(</w:t>
      </w:r>
      <w:proofErr w:type="gramEnd"/>
      <w:r w:rsidRPr="00754C77">
        <w:rPr>
          <w:rFonts w:eastAsia="Times New Roman" w:cs="Arial"/>
          <w:color w:val="000000"/>
          <w:sz w:val="20"/>
          <w:szCs w:val="20"/>
          <w:lang w:eastAsia="pt-BR"/>
        </w:rPr>
        <w:t>request.params.interface, request.params.interfaceId);</w:t>
      </w:r>
    </w:p>
    <w:p w14:paraId="18D7D24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set(</w:t>
      </w:r>
      <w:proofErr w:type="gramEnd"/>
      <w:r w:rsidRPr="00754C77">
        <w:rPr>
          <w:rFonts w:eastAsia="Times New Roman" w:cs="Arial"/>
          <w:color w:val="000000"/>
          <w:sz w:val="20"/>
          <w:szCs w:val="20"/>
          <w:lang w:eastAsia="pt-BR"/>
        </w:rPr>
        <w:t>"context", request.params.context);</w:t>
      </w:r>
    </w:p>
    <w:p w14:paraId="00C898A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ave(null)</w:t>
      </w:r>
    </w:p>
    <w:p w14:paraId="10282B8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newContext =&gt; {</w:t>
      </w:r>
    </w:p>
    <w:p w14:paraId="701B0DC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code: 200, message: newContext});</w:t>
      </w:r>
    </w:p>
    <w:p w14:paraId="58EBABA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2948A2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47856C4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30FF58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464C005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ContextByInterfaceId = (Parse) =&gt; {</w:t>
      </w:r>
    </w:p>
    <w:p w14:paraId="1D01C94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8930F0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 = Parse.Object.extend('Context');</w:t>
      </w:r>
    </w:p>
    <w:p w14:paraId="6CB3FA1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Query = new Parse.Query(Context);</w:t>
      </w:r>
    </w:p>
    <w:p w14:paraId="4F8D7AC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request.params.interfaceId);</w:t>
      </w:r>
    </w:p>
    <w:p w14:paraId="01ABF00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3C24C85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contextToFind =&gt; {</w:t>
      </w:r>
    </w:p>
    <w:p w14:paraId="6A266C2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contextToFind != undefined)</w:t>
      </w:r>
    </w:p>
    <w:p w14:paraId="5F0EF32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code: 200, message: contextToFind.toJSON()});</w:t>
      </w:r>
    </w:p>
    <w:p w14:paraId="5B92C56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28AB0C8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Context não encontrado");</w:t>
      </w:r>
    </w:p>
    <w:p w14:paraId="450B8AC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FDDC21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796BE15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moveStoredPasswords = (Parse) =&gt; {</w:t>
      </w:r>
    </w:p>
    <w:p w14:paraId="3E32ECF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status) =&gt; {</w:t>
      </w:r>
    </w:p>
    <w:p w14:paraId="42BAD578"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date = new Date();</w:t>
      </w:r>
    </w:p>
    <w:p w14:paraId="149C267A"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timeNow = date.getTime();</w:t>
      </w:r>
    </w:p>
    <w:p w14:paraId="457CCD8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intervalOfTime = 24*60*60*1000;  // the time set is 24 hours in milliseconds</w:t>
      </w:r>
    </w:p>
    <w:p w14:paraId="5FE62250"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timeThen = timeNow - intervalOfTime;</w:t>
      </w:r>
    </w:p>
    <w:p w14:paraId="1ABF489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Limit date</w:t>
      </w:r>
    </w:p>
    <w:p w14:paraId="1B5032B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queryDate = new Date();</w:t>
      </w:r>
    </w:p>
    <w:p w14:paraId="6EB5A82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Date.setTime(timeThen);</w:t>
      </w:r>
    </w:p>
    <w:p w14:paraId="4A0204E4"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Will query all users then check for '_password' on fields and unset all</w:t>
      </w:r>
    </w:p>
    <w:p w14:paraId="09DD8F7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query = new Parse.Query(Parse.User);</w:t>
      </w:r>
    </w:p>
    <w:p w14:paraId="13D656F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query.find</w:t>
      </w:r>
      <w:proofErr w:type="gramEnd"/>
      <w:r w:rsidRPr="00754C77">
        <w:rPr>
          <w:rFonts w:eastAsia="Times New Roman" w:cs="Arial"/>
          <w:color w:val="000000"/>
          <w:sz w:val="20"/>
          <w:szCs w:val="20"/>
          <w:lang w:eastAsia="pt-BR"/>
        </w:rPr>
        <w:t>()</w:t>
      </w:r>
    </w:p>
    <w:p w14:paraId="20D26605"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result =&gt; {</w:t>
      </w:r>
    </w:p>
    <w:p w14:paraId="42A09B11"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ult.forEach</w:t>
      </w:r>
      <w:proofErr w:type="gramEnd"/>
      <w:r w:rsidRPr="00754C77">
        <w:rPr>
          <w:rFonts w:eastAsia="Times New Roman" w:cs="Arial"/>
          <w:color w:val="000000"/>
          <w:sz w:val="20"/>
          <w:szCs w:val="20"/>
          <w:lang w:eastAsia="pt-BR"/>
        </w:rPr>
        <w:t>(user =&gt; {</w:t>
      </w:r>
    </w:p>
    <w:p w14:paraId="2669BF6F"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Object.keys(</w:t>
      </w:r>
      <w:proofErr w:type="gramStart"/>
      <w:r w:rsidRPr="00754C77">
        <w:rPr>
          <w:rFonts w:eastAsia="Times New Roman" w:cs="Arial"/>
          <w:color w:val="000000"/>
          <w:sz w:val="20"/>
          <w:szCs w:val="20"/>
          <w:lang w:eastAsia="pt-BR"/>
        </w:rPr>
        <w:t>user.attributes</w:t>
      </w:r>
      <w:proofErr w:type="gramEnd"/>
      <w:r w:rsidRPr="00754C77">
        <w:rPr>
          <w:rFonts w:eastAsia="Times New Roman" w:cs="Arial"/>
          <w:color w:val="000000"/>
          <w:sz w:val="20"/>
          <w:szCs w:val="20"/>
          <w:lang w:eastAsia="pt-BR"/>
        </w:rPr>
        <w:t>).forEach(attr =&gt; {</w:t>
      </w:r>
    </w:p>
    <w:p w14:paraId="41E1BA2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 xml:space="preserve"> (attr.includes('_password'))</w:t>
      </w:r>
    </w:p>
    <w:p w14:paraId="0BAF1FD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unset</w:t>
      </w:r>
      <w:proofErr w:type="gramEnd"/>
      <w:r w:rsidRPr="00754C77">
        <w:rPr>
          <w:rFonts w:eastAsia="Times New Roman" w:cs="Arial"/>
          <w:color w:val="000000"/>
          <w:sz w:val="20"/>
          <w:szCs w:val="20"/>
          <w:lang w:eastAsia="pt-BR"/>
        </w:rPr>
        <w:t>(attr);</w:t>
      </w:r>
    </w:p>
    <w:p w14:paraId="586470D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ave</w:t>
      </w:r>
      <w:proofErr w:type="gramEnd"/>
      <w:r w:rsidRPr="00754C77">
        <w:rPr>
          <w:rFonts w:eastAsia="Times New Roman" w:cs="Arial"/>
          <w:color w:val="000000"/>
          <w:sz w:val="20"/>
          <w:szCs w:val="20"/>
          <w:lang w:eastAsia="pt-BR"/>
        </w:rPr>
        <w:t>(null, {useMasterKey:true});</w:t>
      </w:r>
    </w:p>
    <w:p w14:paraId="6A65CDB3"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E914B1B"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tatus.success</w:t>
      </w:r>
      <w:proofErr w:type="gramEnd"/>
      <w:r w:rsidRPr="00754C77">
        <w:rPr>
          <w:rFonts w:eastAsia="Times New Roman" w:cs="Arial"/>
          <w:color w:val="000000"/>
          <w:sz w:val="20"/>
          <w:szCs w:val="20"/>
          <w:lang w:eastAsia="pt-BR"/>
        </w:rPr>
        <w:t>({ code: 200, message: 'Senhas apagadas com sucesso' });</w:t>
      </w:r>
    </w:p>
    <w:p w14:paraId="06FB270D"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status.error({ code : 500, message: 'Erro ao buscar usuarios' }));</w:t>
      </w:r>
    </w:p>
    <w:p w14:paraId="19BA1DB7"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754C77">
      <w:pPr>
        <w:numPr>
          <w:ilvl w:val="0"/>
          <w:numId w:val="42"/>
        </w:numPr>
        <w:shd w:val="clear" w:color="auto" w:fill="FFFFFF"/>
        <w:tabs>
          <w:tab w:val="clear" w:pos="720"/>
          <w:tab w:val="num"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6537D" w14:textId="77777777" w:rsidR="00DC52D9" w:rsidRDefault="00DC52D9" w:rsidP="00BD2D5D">
      <w:pPr>
        <w:spacing w:line="240" w:lineRule="auto"/>
      </w:pPr>
      <w:r>
        <w:separator/>
      </w:r>
    </w:p>
  </w:endnote>
  <w:endnote w:type="continuationSeparator" w:id="0">
    <w:p w14:paraId="411D91A2" w14:textId="77777777" w:rsidR="00DC52D9" w:rsidRDefault="00DC52D9"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00A7CB" w14:textId="77777777" w:rsidR="00DC52D9" w:rsidRDefault="00DC52D9" w:rsidP="00BD2D5D">
      <w:pPr>
        <w:spacing w:line="240" w:lineRule="auto"/>
      </w:pPr>
      <w:r>
        <w:separator/>
      </w:r>
    </w:p>
  </w:footnote>
  <w:footnote w:type="continuationSeparator" w:id="0">
    <w:p w14:paraId="4FE7A7AC" w14:textId="77777777" w:rsidR="00DC52D9" w:rsidRDefault="00DC52D9" w:rsidP="00BD2D5D">
      <w:pPr>
        <w:spacing w:line="240" w:lineRule="auto"/>
      </w:pPr>
      <w:r>
        <w:continuationSeparator/>
      </w:r>
    </w:p>
  </w:footnote>
  <w:footnote w:id="1">
    <w:p w14:paraId="3E5B228A" w14:textId="2629E862" w:rsidR="00E7086E" w:rsidRPr="00EF1563" w:rsidRDefault="00E7086E">
      <w:pPr>
        <w:pStyle w:val="Textodenotaderodap"/>
        <w:rPr>
          <w:sz w:val="20"/>
          <w:szCs w:val="20"/>
        </w:rPr>
      </w:pPr>
      <w:r w:rsidRPr="00EF1563">
        <w:rPr>
          <w:rStyle w:val="Refdenotaderodap"/>
          <w:sz w:val="20"/>
          <w:szCs w:val="20"/>
        </w:rPr>
        <w:footnoteRef/>
      </w:r>
      <w:r w:rsidRPr="00EF1563">
        <w:rPr>
          <w:sz w:val="20"/>
          <w:szCs w:val="20"/>
        </w:rPr>
        <w:t xml:space="preserve"> Disponível</w:t>
      </w:r>
      <w:r>
        <w:rPr>
          <w:sz w:val="20"/>
          <w:szCs w:val="20"/>
        </w:rPr>
        <w:t xml:space="preserve"> em: &lt;</w:t>
      </w:r>
      <w:hyperlink r:id="rId1" w:history="1">
        <w:r>
          <w:rPr>
            <w:rStyle w:val="Hiperlink"/>
            <w:sz w:val="20"/>
            <w:szCs w:val="20"/>
          </w:rPr>
          <w:t>https://console.bluemix.net/developer/watson/services</w:t>
        </w:r>
      </w:hyperlink>
      <w:r>
        <w:rPr>
          <w:sz w:val="20"/>
          <w:szCs w:val="20"/>
        </w:rPr>
        <w:t>&gt;. Acesso em nov. 2018.</w:t>
      </w:r>
    </w:p>
  </w:footnote>
  <w:footnote w:id="2">
    <w:p w14:paraId="4FDD9FE9" w14:textId="595030E2"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t>
        </w:r>
      </w:hyperlink>
      <w:r>
        <w:rPr>
          <w:sz w:val="20"/>
          <w:szCs w:val="20"/>
        </w:rPr>
        <w:t>&gt;. Acesso em novembro. 2018.</w:t>
      </w:r>
    </w:p>
  </w:footnote>
  <w:footnote w:id="3">
    <w:p w14:paraId="7CEB6AD3" w14:textId="7FEC0BB1" w:rsidR="00E7086E" w:rsidRDefault="00E7086E"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intents</w:t>
        </w:r>
      </w:hyperlink>
      <w:r>
        <w:rPr>
          <w:sz w:val="20"/>
          <w:szCs w:val="20"/>
        </w:rPr>
        <w:t>&gt;. Acesso em nov. 2018.</w:t>
      </w:r>
    </w:p>
  </w:footnote>
  <w:footnote w:id="4">
    <w:p w14:paraId="3186DDDE" w14:textId="04D75246"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assistant-us-south.watsonplatform.net/us-south/{user-id}/workspaces/{workspace-id}/build/entities/user</w:t>
        </w:r>
      </w:hyperlink>
      <w:r>
        <w:rPr>
          <w:sz w:val="20"/>
          <w:szCs w:val="20"/>
        </w:rPr>
        <w:t>&gt;. Acesso em nov. 2018.</w:t>
      </w:r>
    </w:p>
  </w:footnote>
  <w:footnote w:id="5">
    <w:p w14:paraId="2F0D0D21" w14:textId="6E4C25F4"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assistant-us-south.watsonplatform.net/us-south/{user-id}/workspaces/{workspace-id}/build/dialog</w:t>
        </w:r>
      </w:hyperlink>
      <w:r>
        <w:rPr>
          <w:sz w:val="20"/>
          <w:szCs w:val="20"/>
        </w:rPr>
        <w:t>&gt;. Acesso em nov. 2018.</w:t>
      </w:r>
    </w:p>
  </w:footnote>
  <w:footnote w:id="6">
    <w:p w14:paraId="02D492AE" w14:textId="7EFDB0CC"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t.me/botfather</w:t>
        </w:r>
      </w:hyperlink>
      <w:r>
        <w:rPr>
          <w:sz w:val="20"/>
          <w:szCs w:val="20"/>
        </w:rPr>
        <w:t>&gt;. Acesso em nov. 2018.</w:t>
      </w:r>
    </w:p>
  </w:footnote>
  <w:footnote w:id="7">
    <w:p w14:paraId="235B2055" w14:textId="1561F891" w:rsidR="00E7086E" w:rsidRDefault="00E7086E" w:rsidP="00CA6DCC">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evelopers.facebook.com/apps/</w:t>
        </w:r>
      </w:hyperlink>
      <w:r>
        <w:rPr>
          <w:sz w:val="20"/>
          <w:szCs w:val="20"/>
        </w:rPr>
        <w:t>&gt;. Acesso em nov. 2018.</w:t>
      </w:r>
    </w:p>
    <w:p w14:paraId="3B7A2F88" w14:textId="5B8A26B6" w:rsidR="00E7086E" w:rsidRDefault="00E7086E">
      <w:pPr>
        <w:pStyle w:val="Textodenotaderodap"/>
      </w:pPr>
    </w:p>
  </w:footnote>
  <w:footnote w:id="8">
    <w:p w14:paraId="483B3659" w14:textId="6BFA2FAA"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8" w:history="1">
        <w:r>
          <w:rPr>
            <w:rStyle w:val="Hiperlink"/>
            <w:sz w:val="20"/>
            <w:szCs w:val="20"/>
          </w:rPr>
          <w:t>https://parse-dashboard.back4app.com/apps/{app-id}</w:t>
        </w:r>
      </w:hyperlink>
      <w:r>
        <w:rPr>
          <w:sz w:val="20"/>
          <w:szCs w:val="20"/>
        </w:rPr>
        <w:t>&gt;. Acesso em nov. 2018.</w:t>
      </w:r>
    </w:p>
  </w:footnote>
  <w:footnote w:id="9">
    <w:p w14:paraId="25FE10D1" w14:textId="7F8EB119"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9" w:history="1">
        <w:r>
          <w:rPr>
            <w:rStyle w:val="Hiperlink"/>
            <w:sz w:val="20"/>
            <w:szCs w:val="20"/>
          </w:rPr>
          <w:t>https://cloud.digitalocean.com/droplets/{droplet-id}</w:t>
        </w:r>
      </w:hyperlink>
      <w:r>
        <w:rPr>
          <w:sz w:val="20"/>
          <w:szCs w:val="20"/>
        </w:rPr>
        <w:t>&gt;. Acesso em nov. 2018.</w:t>
      </w:r>
    </w:p>
  </w:footnote>
  <w:footnote w:id="10">
    <w:p w14:paraId="5346B8DE" w14:textId="00534380"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0"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760867" w:rsidRDefault="00760867"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760867" w:rsidRDefault="00760867"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E7086E" w:rsidRDefault="00E7086E"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813EF0">
      <w:rPr>
        <w:rStyle w:val="NmerodaPgina"/>
        <w:noProof/>
      </w:rPr>
      <w:t>19</w:t>
    </w:r>
    <w:r>
      <w:rPr>
        <w:rStyle w:val="NmerodaPgina"/>
      </w:rPr>
      <w:fldChar w:fldCharType="end"/>
    </w:r>
  </w:p>
  <w:p w14:paraId="01ECDB72" w14:textId="77777777" w:rsidR="00100982" w:rsidRDefault="00100982"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813EF0">
      <w:rPr>
        <w:rStyle w:val="NmerodaPgina"/>
        <w:noProof/>
      </w:rPr>
      <w:t>11</w:t>
    </w:r>
    <w:r>
      <w:rPr>
        <w:rStyle w:val="NmerodaPgina"/>
      </w:rPr>
      <w:fldChar w:fldCharType="end"/>
    </w:r>
  </w:p>
  <w:p w14:paraId="337F2FBA" w14:textId="62F5892F" w:rsidR="006D2D8B" w:rsidRDefault="006D2D8B"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2">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5">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5">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420F08A9"/>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3">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9">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0">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4">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7">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2"/>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1"/>
  </w:num>
  <w:num w:numId="8">
    <w:abstractNumId w:val="22"/>
  </w:num>
  <w:num w:numId="9">
    <w:abstractNumId w:val="26"/>
  </w:num>
  <w:num w:numId="10">
    <w:abstractNumId w:val="29"/>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8"/>
  </w:num>
  <w:num w:numId="13">
    <w:abstractNumId w:val="37"/>
  </w:num>
  <w:num w:numId="14">
    <w:abstractNumId w:val="36"/>
  </w:num>
  <w:num w:numId="15">
    <w:abstractNumId w:val="5"/>
  </w:num>
  <w:num w:numId="16">
    <w:abstractNumId w:val="20"/>
  </w:num>
  <w:num w:numId="17">
    <w:abstractNumId w:val="16"/>
  </w:num>
  <w:num w:numId="18">
    <w:abstractNumId w:val="33"/>
  </w:num>
  <w:num w:numId="19">
    <w:abstractNumId w:val="9"/>
  </w:num>
  <w:num w:numId="20">
    <w:abstractNumId w:val="15"/>
  </w:num>
  <w:num w:numId="21">
    <w:abstractNumId w:val="19"/>
  </w:num>
  <w:num w:numId="22">
    <w:abstractNumId w:val="10"/>
  </w:num>
  <w:num w:numId="23">
    <w:abstractNumId w:val="17"/>
  </w:num>
  <w:num w:numId="24">
    <w:abstractNumId w:val="27"/>
  </w:num>
  <w:num w:numId="25">
    <w:abstractNumId w:val="11"/>
  </w:num>
  <w:num w:numId="26">
    <w:abstractNumId w:val="35"/>
  </w:num>
  <w:num w:numId="27">
    <w:abstractNumId w:val="1"/>
  </w:num>
  <w:num w:numId="28">
    <w:abstractNumId w:val="7"/>
  </w:num>
  <w:num w:numId="29">
    <w:abstractNumId w:val="0"/>
  </w:num>
  <w:num w:numId="30">
    <w:abstractNumId w:val="13"/>
  </w:num>
  <w:num w:numId="31">
    <w:abstractNumId w:val="12"/>
  </w:num>
  <w:num w:numId="32">
    <w:abstractNumId w:val="4"/>
  </w:num>
  <w:num w:numId="33">
    <w:abstractNumId w:val="24"/>
  </w:num>
  <w:num w:numId="34">
    <w:abstractNumId w:val="2"/>
  </w:num>
  <w:num w:numId="35">
    <w:abstractNumId w:val="18"/>
  </w:num>
  <w:num w:numId="36">
    <w:abstractNumId w:val="25"/>
  </w:num>
  <w:num w:numId="37">
    <w:abstractNumId w:val="30"/>
  </w:num>
  <w:num w:numId="38">
    <w:abstractNumId w:val="21"/>
  </w:num>
  <w:num w:numId="39">
    <w:abstractNumId w:val="14"/>
  </w:num>
  <w:num w:numId="40">
    <w:abstractNumId w:val="23"/>
  </w:num>
  <w:num w:numId="41">
    <w:abstractNumId w:val="8"/>
  </w:num>
  <w:num w:numId="42">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2C6"/>
    <w:rsid w:val="00002620"/>
    <w:rsid w:val="00003243"/>
    <w:rsid w:val="00003C65"/>
    <w:rsid w:val="00006C94"/>
    <w:rsid w:val="0001050E"/>
    <w:rsid w:val="00010B3D"/>
    <w:rsid w:val="00011D44"/>
    <w:rsid w:val="00012F8C"/>
    <w:rsid w:val="00015AAE"/>
    <w:rsid w:val="00015D82"/>
    <w:rsid w:val="00016AAD"/>
    <w:rsid w:val="000170FB"/>
    <w:rsid w:val="00022A87"/>
    <w:rsid w:val="00023954"/>
    <w:rsid w:val="00024693"/>
    <w:rsid w:val="00027446"/>
    <w:rsid w:val="0003063F"/>
    <w:rsid w:val="000307D3"/>
    <w:rsid w:val="000319B4"/>
    <w:rsid w:val="00034BFA"/>
    <w:rsid w:val="00035D65"/>
    <w:rsid w:val="00036909"/>
    <w:rsid w:val="0004292F"/>
    <w:rsid w:val="00044162"/>
    <w:rsid w:val="000465E2"/>
    <w:rsid w:val="000474D4"/>
    <w:rsid w:val="000501DF"/>
    <w:rsid w:val="00050D66"/>
    <w:rsid w:val="00050E7B"/>
    <w:rsid w:val="00050F3B"/>
    <w:rsid w:val="00054103"/>
    <w:rsid w:val="00056E24"/>
    <w:rsid w:val="00060A0E"/>
    <w:rsid w:val="00061DDC"/>
    <w:rsid w:val="000638D5"/>
    <w:rsid w:val="00064BF7"/>
    <w:rsid w:val="00065237"/>
    <w:rsid w:val="00067659"/>
    <w:rsid w:val="0007092D"/>
    <w:rsid w:val="000716DD"/>
    <w:rsid w:val="00076303"/>
    <w:rsid w:val="00081042"/>
    <w:rsid w:val="00083A19"/>
    <w:rsid w:val="000847A5"/>
    <w:rsid w:val="00085595"/>
    <w:rsid w:val="00086D6A"/>
    <w:rsid w:val="00090411"/>
    <w:rsid w:val="0009370D"/>
    <w:rsid w:val="0009508D"/>
    <w:rsid w:val="000A0AC9"/>
    <w:rsid w:val="000A288F"/>
    <w:rsid w:val="000A35BE"/>
    <w:rsid w:val="000A5C51"/>
    <w:rsid w:val="000A72AD"/>
    <w:rsid w:val="000B0EB4"/>
    <w:rsid w:val="000B1F91"/>
    <w:rsid w:val="000B228D"/>
    <w:rsid w:val="000B403D"/>
    <w:rsid w:val="000B62FC"/>
    <w:rsid w:val="000B640C"/>
    <w:rsid w:val="000C04E4"/>
    <w:rsid w:val="000C19F6"/>
    <w:rsid w:val="000C302E"/>
    <w:rsid w:val="000C4EFB"/>
    <w:rsid w:val="000D285A"/>
    <w:rsid w:val="000D3554"/>
    <w:rsid w:val="000D382F"/>
    <w:rsid w:val="000D3E06"/>
    <w:rsid w:val="000D6AFD"/>
    <w:rsid w:val="000D7D9D"/>
    <w:rsid w:val="000E08C6"/>
    <w:rsid w:val="000E1306"/>
    <w:rsid w:val="000E543F"/>
    <w:rsid w:val="000E679B"/>
    <w:rsid w:val="000E7311"/>
    <w:rsid w:val="000F116C"/>
    <w:rsid w:val="000F174D"/>
    <w:rsid w:val="000F4C57"/>
    <w:rsid w:val="000F4F91"/>
    <w:rsid w:val="00100982"/>
    <w:rsid w:val="00103C75"/>
    <w:rsid w:val="00107771"/>
    <w:rsid w:val="001137B0"/>
    <w:rsid w:val="00115277"/>
    <w:rsid w:val="00115FE7"/>
    <w:rsid w:val="0011618D"/>
    <w:rsid w:val="00116279"/>
    <w:rsid w:val="00116D06"/>
    <w:rsid w:val="00117ABF"/>
    <w:rsid w:val="0012376C"/>
    <w:rsid w:val="0012381E"/>
    <w:rsid w:val="001248CA"/>
    <w:rsid w:val="00130E1B"/>
    <w:rsid w:val="001314B5"/>
    <w:rsid w:val="00131F9A"/>
    <w:rsid w:val="00132423"/>
    <w:rsid w:val="001363BD"/>
    <w:rsid w:val="0014159A"/>
    <w:rsid w:val="00142238"/>
    <w:rsid w:val="0014302E"/>
    <w:rsid w:val="00150B24"/>
    <w:rsid w:val="00151076"/>
    <w:rsid w:val="0015157B"/>
    <w:rsid w:val="00151F9C"/>
    <w:rsid w:val="00154D89"/>
    <w:rsid w:val="00161D35"/>
    <w:rsid w:val="00163ECA"/>
    <w:rsid w:val="00164F72"/>
    <w:rsid w:val="0016520B"/>
    <w:rsid w:val="001664F0"/>
    <w:rsid w:val="00167292"/>
    <w:rsid w:val="00167F9E"/>
    <w:rsid w:val="00171783"/>
    <w:rsid w:val="001748E9"/>
    <w:rsid w:val="00177386"/>
    <w:rsid w:val="00177D35"/>
    <w:rsid w:val="00177FE0"/>
    <w:rsid w:val="00181BE6"/>
    <w:rsid w:val="00182719"/>
    <w:rsid w:val="00182963"/>
    <w:rsid w:val="0018392C"/>
    <w:rsid w:val="00184473"/>
    <w:rsid w:val="00184868"/>
    <w:rsid w:val="00184FC3"/>
    <w:rsid w:val="001857EB"/>
    <w:rsid w:val="0018586A"/>
    <w:rsid w:val="00193057"/>
    <w:rsid w:val="00194979"/>
    <w:rsid w:val="00196623"/>
    <w:rsid w:val="00197477"/>
    <w:rsid w:val="001A110F"/>
    <w:rsid w:val="001A5AEF"/>
    <w:rsid w:val="001A75B5"/>
    <w:rsid w:val="001B0B74"/>
    <w:rsid w:val="001B131B"/>
    <w:rsid w:val="001B1469"/>
    <w:rsid w:val="001B34EC"/>
    <w:rsid w:val="001B36BE"/>
    <w:rsid w:val="001B41EA"/>
    <w:rsid w:val="001B71D1"/>
    <w:rsid w:val="001C1B1D"/>
    <w:rsid w:val="001C2424"/>
    <w:rsid w:val="001C3422"/>
    <w:rsid w:val="001C3793"/>
    <w:rsid w:val="001D0B0C"/>
    <w:rsid w:val="001D2D49"/>
    <w:rsid w:val="001D4126"/>
    <w:rsid w:val="001D5546"/>
    <w:rsid w:val="001E00AC"/>
    <w:rsid w:val="001E03F9"/>
    <w:rsid w:val="001E0926"/>
    <w:rsid w:val="001E45C2"/>
    <w:rsid w:val="001E56FC"/>
    <w:rsid w:val="001F5517"/>
    <w:rsid w:val="001F5908"/>
    <w:rsid w:val="002036A3"/>
    <w:rsid w:val="002039EE"/>
    <w:rsid w:val="00203D5F"/>
    <w:rsid w:val="00205CA1"/>
    <w:rsid w:val="00206230"/>
    <w:rsid w:val="0021128B"/>
    <w:rsid w:val="00211C24"/>
    <w:rsid w:val="0021236B"/>
    <w:rsid w:val="00212EBB"/>
    <w:rsid w:val="00216499"/>
    <w:rsid w:val="00221340"/>
    <w:rsid w:val="00221D83"/>
    <w:rsid w:val="002223E3"/>
    <w:rsid w:val="0022284A"/>
    <w:rsid w:val="00223191"/>
    <w:rsid w:val="00226C4D"/>
    <w:rsid w:val="00231BD0"/>
    <w:rsid w:val="00234E52"/>
    <w:rsid w:val="00246CE5"/>
    <w:rsid w:val="00252163"/>
    <w:rsid w:val="002527F7"/>
    <w:rsid w:val="002529B8"/>
    <w:rsid w:val="00252C47"/>
    <w:rsid w:val="0025353D"/>
    <w:rsid w:val="00253D6B"/>
    <w:rsid w:val="00254248"/>
    <w:rsid w:val="00254C1D"/>
    <w:rsid w:val="002556CD"/>
    <w:rsid w:val="0025752A"/>
    <w:rsid w:val="00257A47"/>
    <w:rsid w:val="0026209F"/>
    <w:rsid w:val="00264A3B"/>
    <w:rsid w:val="00264ED9"/>
    <w:rsid w:val="00265BDA"/>
    <w:rsid w:val="00270258"/>
    <w:rsid w:val="00272326"/>
    <w:rsid w:val="002731F2"/>
    <w:rsid w:val="002765F1"/>
    <w:rsid w:val="00277C4E"/>
    <w:rsid w:val="0028346C"/>
    <w:rsid w:val="002834D7"/>
    <w:rsid w:val="0028394E"/>
    <w:rsid w:val="00290AF9"/>
    <w:rsid w:val="00294E92"/>
    <w:rsid w:val="00294F99"/>
    <w:rsid w:val="00295B0C"/>
    <w:rsid w:val="002960CB"/>
    <w:rsid w:val="002A0229"/>
    <w:rsid w:val="002A064C"/>
    <w:rsid w:val="002A1F41"/>
    <w:rsid w:val="002A2741"/>
    <w:rsid w:val="002A2E12"/>
    <w:rsid w:val="002A3A6F"/>
    <w:rsid w:val="002A4DD2"/>
    <w:rsid w:val="002B02E4"/>
    <w:rsid w:val="002B0BDF"/>
    <w:rsid w:val="002B1CB7"/>
    <w:rsid w:val="002B6A52"/>
    <w:rsid w:val="002C1075"/>
    <w:rsid w:val="002C135B"/>
    <w:rsid w:val="002C1A1B"/>
    <w:rsid w:val="002C215D"/>
    <w:rsid w:val="002C297E"/>
    <w:rsid w:val="002C3A34"/>
    <w:rsid w:val="002C6195"/>
    <w:rsid w:val="002C6A28"/>
    <w:rsid w:val="002C774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06A53"/>
    <w:rsid w:val="00310476"/>
    <w:rsid w:val="003124F4"/>
    <w:rsid w:val="00312D0A"/>
    <w:rsid w:val="00313BE4"/>
    <w:rsid w:val="00314C58"/>
    <w:rsid w:val="00315C29"/>
    <w:rsid w:val="00316C05"/>
    <w:rsid w:val="00321C6E"/>
    <w:rsid w:val="00322DCF"/>
    <w:rsid w:val="00323F20"/>
    <w:rsid w:val="003248BB"/>
    <w:rsid w:val="00325860"/>
    <w:rsid w:val="00325D24"/>
    <w:rsid w:val="00327BAA"/>
    <w:rsid w:val="00330172"/>
    <w:rsid w:val="003303CD"/>
    <w:rsid w:val="003359B9"/>
    <w:rsid w:val="003368DC"/>
    <w:rsid w:val="0034098D"/>
    <w:rsid w:val="0034434C"/>
    <w:rsid w:val="00345185"/>
    <w:rsid w:val="00347381"/>
    <w:rsid w:val="003503DD"/>
    <w:rsid w:val="00352C1A"/>
    <w:rsid w:val="00354E49"/>
    <w:rsid w:val="00365781"/>
    <w:rsid w:val="00366A0A"/>
    <w:rsid w:val="00367CCC"/>
    <w:rsid w:val="00370AF4"/>
    <w:rsid w:val="003718B7"/>
    <w:rsid w:val="003724D4"/>
    <w:rsid w:val="00372963"/>
    <w:rsid w:val="00373EB3"/>
    <w:rsid w:val="00376D80"/>
    <w:rsid w:val="003823FF"/>
    <w:rsid w:val="00382529"/>
    <w:rsid w:val="003842E2"/>
    <w:rsid w:val="003857BB"/>
    <w:rsid w:val="003859C0"/>
    <w:rsid w:val="003A068B"/>
    <w:rsid w:val="003A1ED1"/>
    <w:rsid w:val="003A2EBA"/>
    <w:rsid w:val="003A2F64"/>
    <w:rsid w:val="003A391E"/>
    <w:rsid w:val="003A5BF3"/>
    <w:rsid w:val="003A76FE"/>
    <w:rsid w:val="003A7803"/>
    <w:rsid w:val="003B1066"/>
    <w:rsid w:val="003B1E3C"/>
    <w:rsid w:val="003B46F9"/>
    <w:rsid w:val="003B4BC3"/>
    <w:rsid w:val="003B4BE9"/>
    <w:rsid w:val="003B7330"/>
    <w:rsid w:val="003C3A29"/>
    <w:rsid w:val="003C6AE9"/>
    <w:rsid w:val="003D087E"/>
    <w:rsid w:val="003D1C67"/>
    <w:rsid w:val="003D1DAE"/>
    <w:rsid w:val="003D3108"/>
    <w:rsid w:val="003D3451"/>
    <w:rsid w:val="003D356A"/>
    <w:rsid w:val="003D3737"/>
    <w:rsid w:val="003D3AA5"/>
    <w:rsid w:val="003D45E1"/>
    <w:rsid w:val="003D5282"/>
    <w:rsid w:val="003D629E"/>
    <w:rsid w:val="003D7A4C"/>
    <w:rsid w:val="003D7C11"/>
    <w:rsid w:val="003E1919"/>
    <w:rsid w:val="003E22BC"/>
    <w:rsid w:val="003E6044"/>
    <w:rsid w:val="003E6566"/>
    <w:rsid w:val="003E738E"/>
    <w:rsid w:val="003F0C2E"/>
    <w:rsid w:val="003F2C75"/>
    <w:rsid w:val="003F59C3"/>
    <w:rsid w:val="003F5BD0"/>
    <w:rsid w:val="003F63EE"/>
    <w:rsid w:val="003F6695"/>
    <w:rsid w:val="003F75FD"/>
    <w:rsid w:val="003F7999"/>
    <w:rsid w:val="00400F45"/>
    <w:rsid w:val="00401C9D"/>
    <w:rsid w:val="004029B0"/>
    <w:rsid w:val="004029DD"/>
    <w:rsid w:val="00402D0F"/>
    <w:rsid w:val="00411F18"/>
    <w:rsid w:val="00413626"/>
    <w:rsid w:val="00413E42"/>
    <w:rsid w:val="004150CB"/>
    <w:rsid w:val="004160D6"/>
    <w:rsid w:val="00425470"/>
    <w:rsid w:val="004254C9"/>
    <w:rsid w:val="00427814"/>
    <w:rsid w:val="00434AEA"/>
    <w:rsid w:val="00435EE2"/>
    <w:rsid w:val="00437190"/>
    <w:rsid w:val="00440171"/>
    <w:rsid w:val="00441BB5"/>
    <w:rsid w:val="00442CB1"/>
    <w:rsid w:val="0044325E"/>
    <w:rsid w:val="0044416B"/>
    <w:rsid w:val="00447CCE"/>
    <w:rsid w:val="004506EB"/>
    <w:rsid w:val="00456DDE"/>
    <w:rsid w:val="004639A4"/>
    <w:rsid w:val="00463E3C"/>
    <w:rsid w:val="0046551A"/>
    <w:rsid w:val="00467E3E"/>
    <w:rsid w:val="00467F52"/>
    <w:rsid w:val="00472D46"/>
    <w:rsid w:val="004736D3"/>
    <w:rsid w:val="0047392C"/>
    <w:rsid w:val="0047396D"/>
    <w:rsid w:val="00474C11"/>
    <w:rsid w:val="00474FD9"/>
    <w:rsid w:val="0047740E"/>
    <w:rsid w:val="004775E2"/>
    <w:rsid w:val="0047781E"/>
    <w:rsid w:val="00480BF8"/>
    <w:rsid w:val="00483ADA"/>
    <w:rsid w:val="004849D1"/>
    <w:rsid w:val="00486F22"/>
    <w:rsid w:val="004908BF"/>
    <w:rsid w:val="004932E5"/>
    <w:rsid w:val="00493350"/>
    <w:rsid w:val="00494351"/>
    <w:rsid w:val="00495EF0"/>
    <w:rsid w:val="00496C3C"/>
    <w:rsid w:val="00497260"/>
    <w:rsid w:val="004A24A3"/>
    <w:rsid w:val="004A4299"/>
    <w:rsid w:val="004A5355"/>
    <w:rsid w:val="004B2D3E"/>
    <w:rsid w:val="004B5B6A"/>
    <w:rsid w:val="004B627C"/>
    <w:rsid w:val="004C0130"/>
    <w:rsid w:val="004C187E"/>
    <w:rsid w:val="004C1C68"/>
    <w:rsid w:val="004C2744"/>
    <w:rsid w:val="004C5595"/>
    <w:rsid w:val="004C60F5"/>
    <w:rsid w:val="004C6678"/>
    <w:rsid w:val="004C7C90"/>
    <w:rsid w:val="004D03D2"/>
    <w:rsid w:val="004D19E7"/>
    <w:rsid w:val="004D2221"/>
    <w:rsid w:val="004D2415"/>
    <w:rsid w:val="004D5608"/>
    <w:rsid w:val="004E07A7"/>
    <w:rsid w:val="004E3146"/>
    <w:rsid w:val="004E3D56"/>
    <w:rsid w:val="004E5F12"/>
    <w:rsid w:val="004F246C"/>
    <w:rsid w:val="004F4FB8"/>
    <w:rsid w:val="004F56A1"/>
    <w:rsid w:val="004F7980"/>
    <w:rsid w:val="00502218"/>
    <w:rsid w:val="00502D1E"/>
    <w:rsid w:val="0050410B"/>
    <w:rsid w:val="005042E1"/>
    <w:rsid w:val="005056AB"/>
    <w:rsid w:val="00507B59"/>
    <w:rsid w:val="00510ED8"/>
    <w:rsid w:val="00513E97"/>
    <w:rsid w:val="00514D2F"/>
    <w:rsid w:val="00516049"/>
    <w:rsid w:val="005173FB"/>
    <w:rsid w:val="005208A9"/>
    <w:rsid w:val="00521515"/>
    <w:rsid w:val="005225A3"/>
    <w:rsid w:val="00524BF6"/>
    <w:rsid w:val="00525A0A"/>
    <w:rsid w:val="005260BD"/>
    <w:rsid w:val="00526FE6"/>
    <w:rsid w:val="0053154D"/>
    <w:rsid w:val="00534037"/>
    <w:rsid w:val="00537A14"/>
    <w:rsid w:val="005402CC"/>
    <w:rsid w:val="005417C9"/>
    <w:rsid w:val="00541F11"/>
    <w:rsid w:val="00544183"/>
    <w:rsid w:val="0054475C"/>
    <w:rsid w:val="0054699D"/>
    <w:rsid w:val="0054702C"/>
    <w:rsid w:val="005475EF"/>
    <w:rsid w:val="00552229"/>
    <w:rsid w:val="00553293"/>
    <w:rsid w:val="00562BE9"/>
    <w:rsid w:val="00565448"/>
    <w:rsid w:val="005749EF"/>
    <w:rsid w:val="00575033"/>
    <w:rsid w:val="005753D4"/>
    <w:rsid w:val="00575411"/>
    <w:rsid w:val="00575DE5"/>
    <w:rsid w:val="00576E43"/>
    <w:rsid w:val="00580259"/>
    <w:rsid w:val="005808ED"/>
    <w:rsid w:val="00581850"/>
    <w:rsid w:val="00583906"/>
    <w:rsid w:val="005847E4"/>
    <w:rsid w:val="00590167"/>
    <w:rsid w:val="005923AA"/>
    <w:rsid w:val="005928BD"/>
    <w:rsid w:val="005970EB"/>
    <w:rsid w:val="00597DBC"/>
    <w:rsid w:val="00597E91"/>
    <w:rsid w:val="005A09F2"/>
    <w:rsid w:val="005A265B"/>
    <w:rsid w:val="005A2EC4"/>
    <w:rsid w:val="005A692C"/>
    <w:rsid w:val="005A6BF1"/>
    <w:rsid w:val="005A7B8A"/>
    <w:rsid w:val="005B1982"/>
    <w:rsid w:val="005B5C41"/>
    <w:rsid w:val="005C0B18"/>
    <w:rsid w:val="005C14F0"/>
    <w:rsid w:val="005C217F"/>
    <w:rsid w:val="005C36CC"/>
    <w:rsid w:val="005C3F07"/>
    <w:rsid w:val="005C5BE5"/>
    <w:rsid w:val="005C65AA"/>
    <w:rsid w:val="005C6847"/>
    <w:rsid w:val="005D2CE0"/>
    <w:rsid w:val="005D435D"/>
    <w:rsid w:val="005D51E6"/>
    <w:rsid w:val="005D5311"/>
    <w:rsid w:val="005D5C1D"/>
    <w:rsid w:val="005D6287"/>
    <w:rsid w:val="005D7923"/>
    <w:rsid w:val="005D7E20"/>
    <w:rsid w:val="005E0447"/>
    <w:rsid w:val="005E0C21"/>
    <w:rsid w:val="005E1359"/>
    <w:rsid w:val="005E28CE"/>
    <w:rsid w:val="005E4E0C"/>
    <w:rsid w:val="005E52B2"/>
    <w:rsid w:val="005F06C8"/>
    <w:rsid w:val="005F0F3F"/>
    <w:rsid w:val="005F0F57"/>
    <w:rsid w:val="005F4B04"/>
    <w:rsid w:val="005F5A6E"/>
    <w:rsid w:val="005F7188"/>
    <w:rsid w:val="006013B3"/>
    <w:rsid w:val="00601FE4"/>
    <w:rsid w:val="00610C14"/>
    <w:rsid w:val="006131FE"/>
    <w:rsid w:val="006167B5"/>
    <w:rsid w:val="00617061"/>
    <w:rsid w:val="00621B40"/>
    <w:rsid w:val="00621BA0"/>
    <w:rsid w:val="00624DBA"/>
    <w:rsid w:val="00632D14"/>
    <w:rsid w:val="006336A2"/>
    <w:rsid w:val="00634159"/>
    <w:rsid w:val="006439ED"/>
    <w:rsid w:val="00643A8E"/>
    <w:rsid w:val="00644502"/>
    <w:rsid w:val="00644740"/>
    <w:rsid w:val="00647E67"/>
    <w:rsid w:val="00651851"/>
    <w:rsid w:val="00652659"/>
    <w:rsid w:val="00653323"/>
    <w:rsid w:val="00654DE5"/>
    <w:rsid w:val="00661C19"/>
    <w:rsid w:val="00663379"/>
    <w:rsid w:val="00663EBC"/>
    <w:rsid w:val="0066486A"/>
    <w:rsid w:val="006653D3"/>
    <w:rsid w:val="00665CE6"/>
    <w:rsid w:val="00666980"/>
    <w:rsid w:val="00666DD1"/>
    <w:rsid w:val="00667583"/>
    <w:rsid w:val="00670822"/>
    <w:rsid w:val="006718E3"/>
    <w:rsid w:val="00671B2A"/>
    <w:rsid w:val="00676C6E"/>
    <w:rsid w:val="00676EEA"/>
    <w:rsid w:val="00676F12"/>
    <w:rsid w:val="00681062"/>
    <w:rsid w:val="00681EFD"/>
    <w:rsid w:val="006855A7"/>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C0536"/>
    <w:rsid w:val="006C1824"/>
    <w:rsid w:val="006C23DC"/>
    <w:rsid w:val="006C3023"/>
    <w:rsid w:val="006C426E"/>
    <w:rsid w:val="006C6201"/>
    <w:rsid w:val="006C66D2"/>
    <w:rsid w:val="006C7350"/>
    <w:rsid w:val="006D10AB"/>
    <w:rsid w:val="006D114E"/>
    <w:rsid w:val="006D2402"/>
    <w:rsid w:val="006D26F7"/>
    <w:rsid w:val="006D2A27"/>
    <w:rsid w:val="006D2D8B"/>
    <w:rsid w:val="006D4C93"/>
    <w:rsid w:val="006D670A"/>
    <w:rsid w:val="006D6EC0"/>
    <w:rsid w:val="006D7E69"/>
    <w:rsid w:val="006E4B82"/>
    <w:rsid w:val="006E60A3"/>
    <w:rsid w:val="006E61DA"/>
    <w:rsid w:val="006E68B7"/>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41B6"/>
    <w:rsid w:val="007251F6"/>
    <w:rsid w:val="00726133"/>
    <w:rsid w:val="00727F74"/>
    <w:rsid w:val="00730456"/>
    <w:rsid w:val="00730CE2"/>
    <w:rsid w:val="00731AC3"/>
    <w:rsid w:val="00731E4F"/>
    <w:rsid w:val="00732707"/>
    <w:rsid w:val="00733573"/>
    <w:rsid w:val="00733BF3"/>
    <w:rsid w:val="00736855"/>
    <w:rsid w:val="00740C5F"/>
    <w:rsid w:val="00742265"/>
    <w:rsid w:val="0074231E"/>
    <w:rsid w:val="007444A8"/>
    <w:rsid w:val="00747825"/>
    <w:rsid w:val="00750669"/>
    <w:rsid w:val="007516A9"/>
    <w:rsid w:val="00751926"/>
    <w:rsid w:val="00751C9A"/>
    <w:rsid w:val="00751D30"/>
    <w:rsid w:val="00751DD0"/>
    <w:rsid w:val="00752074"/>
    <w:rsid w:val="0075218B"/>
    <w:rsid w:val="00752C31"/>
    <w:rsid w:val="0075349C"/>
    <w:rsid w:val="00754C77"/>
    <w:rsid w:val="007606A7"/>
    <w:rsid w:val="00760867"/>
    <w:rsid w:val="00760A6B"/>
    <w:rsid w:val="00760F59"/>
    <w:rsid w:val="00761D16"/>
    <w:rsid w:val="00763269"/>
    <w:rsid w:val="00764932"/>
    <w:rsid w:val="00765036"/>
    <w:rsid w:val="00765FBA"/>
    <w:rsid w:val="00770027"/>
    <w:rsid w:val="00770192"/>
    <w:rsid w:val="00770E9D"/>
    <w:rsid w:val="00772F5F"/>
    <w:rsid w:val="007744BF"/>
    <w:rsid w:val="0077470C"/>
    <w:rsid w:val="00774F7D"/>
    <w:rsid w:val="00775BF2"/>
    <w:rsid w:val="0077766C"/>
    <w:rsid w:val="007820DE"/>
    <w:rsid w:val="00782EE0"/>
    <w:rsid w:val="00784C70"/>
    <w:rsid w:val="007904AC"/>
    <w:rsid w:val="00793F84"/>
    <w:rsid w:val="00795386"/>
    <w:rsid w:val="00796BA2"/>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FAA"/>
    <w:rsid w:val="007C1F01"/>
    <w:rsid w:val="007C3BF8"/>
    <w:rsid w:val="007C5446"/>
    <w:rsid w:val="007C57A9"/>
    <w:rsid w:val="007C798A"/>
    <w:rsid w:val="007D192C"/>
    <w:rsid w:val="007D25B8"/>
    <w:rsid w:val="007D367A"/>
    <w:rsid w:val="007D5728"/>
    <w:rsid w:val="007D6DDC"/>
    <w:rsid w:val="007E0210"/>
    <w:rsid w:val="007E1110"/>
    <w:rsid w:val="007E2643"/>
    <w:rsid w:val="007E48C8"/>
    <w:rsid w:val="007F2486"/>
    <w:rsid w:val="007F4E61"/>
    <w:rsid w:val="007F6063"/>
    <w:rsid w:val="007F7A61"/>
    <w:rsid w:val="008014DA"/>
    <w:rsid w:val="008015A4"/>
    <w:rsid w:val="008055C2"/>
    <w:rsid w:val="00813174"/>
    <w:rsid w:val="00813EF0"/>
    <w:rsid w:val="00814433"/>
    <w:rsid w:val="00814C86"/>
    <w:rsid w:val="00814F4B"/>
    <w:rsid w:val="00815A66"/>
    <w:rsid w:val="00816B58"/>
    <w:rsid w:val="008174FA"/>
    <w:rsid w:val="0082082E"/>
    <w:rsid w:val="00821E7A"/>
    <w:rsid w:val="00822734"/>
    <w:rsid w:val="00823510"/>
    <w:rsid w:val="0082363C"/>
    <w:rsid w:val="00823B7B"/>
    <w:rsid w:val="00830621"/>
    <w:rsid w:val="008308E3"/>
    <w:rsid w:val="0083469F"/>
    <w:rsid w:val="0083777E"/>
    <w:rsid w:val="0083789A"/>
    <w:rsid w:val="00837E3A"/>
    <w:rsid w:val="00841ACF"/>
    <w:rsid w:val="0084216E"/>
    <w:rsid w:val="00842654"/>
    <w:rsid w:val="00846ED9"/>
    <w:rsid w:val="00846F28"/>
    <w:rsid w:val="00847692"/>
    <w:rsid w:val="00847F98"/>
    <w:rsid w:val="00853D66"/>
    <w:rsid w:val="00864BA6"/>
    <w:rsid w:val="008659EB"/>
    <w:rsid w:val="008660CD"/>
    <w:rsid w:val="0086638D"/>
    <w:rsid w:val="00867D4C"/>
    <w:rsid w:val="00870370"/>
    <w:rsid w:val="00871F5C"/>
    <w:rsid w:val="0087331E"/>
    <w:rsid w:val="00876779"/>
    <w:rsid w:val="00876DFA"/>
    <w:rsid w:val="0088089D"/>
    <w:rsid w:val="00882A97"/>
    <w:rsid w:val="008843DA"/>
    <w:rsid w:val="008847BB"/>
    <w:rsid w:val="008861F1"/>
    <w:rsid w:val="008872D0"/>
    <w:rsid w:val="0089034A"/>
    <w:rsid w:val="0089372F"/>
    <w:rsid w:val="008A1454"/>
    <w:rsid w:val="008A600A"/>
    <w:rsid w:val="008B124B"/>
    <w:rsid w:val="008B36B8"/>
    <w:rsid w:val="008B4591"/>
    <w:rsid w:val="008B516A"/>
    <w:rsid w:val="008B57A6"/>
    <w:rsid w:val="008B5F32"/>
    <w:rsid w:val="008B5F35"/>
    <w:rsid w:val="008B68A0"/>
    <w:rsid w:val="008C024F"/>
    <w:rsid w:val="008C17AE"/>
    <w:rsid w:val="008C1869"/>
    <w:rsid w:val="008C219D"/>
    <w:rsid w:val="008C2808"/>
    <w:rsid w:val="008C2900"/>
    <w:rsid w:val="008C49FB"/>
    <w:rsid w:val="008C4D4E"/>
    <w:rsid w:val="008C5DD8"/>
    <w:rsid w:val="008C5EBA"/>
    <w:rsid w:val="008C7AE3"/>
    <w:rsid w:val="008C7F93"/>
    <w:rsid w:val="008D01C4"/>
    <w:rsid w:val="008D0865"/>
    <w:rsid w:val="008D0E0D"/>
    <w:rsid w:val="008D126B"/>
    <w:rsid w:val="008D1AA1"/>
    <w:rsid w:val="008D5C29"/>
    <w:rsid w:val="008D70B0"/>
    <w:rsid w:val="008D7F9F"/>
    <w:rsid w:val="008E00D7"/>
    <w:rsid w:val="008E3BE5"/>
    <w:rsid w:val="008E579A"/>
    <w:rsid w:val="008E7D91"/>
    <w:rsid w:val="008F07DA"/>
    <w:rsid w:val="008F74A8"/>
    <w:rsid w:val="008F77E2"/>
    <w:rsid w:val="008F7CFF"/>
    <w:rsid w:val="00901447"/>
    <w:rsid w:val="00902FC2"/>
    <w:rsid w:val="0090500C"/>
    <w:rsid w:val="00905507"/>
    <w:rsid w:val="00911166"/>
    <w:rsid w:val="0091135C"/>
    <w:rsid w:val="0091411D"/>
    <w:rsid w:val="00916059"/>
    <w:rsid w:val="00916133"/>
    <w:rsid w:val="00920645"/>
    <w:rsid w:val="0092262C"/>
    <w:rsid w:val="00923A98"/>
    <w:rsid w:val="00923CE2"/>
    <w:rsid w:val="0092469E"/>
    <w:rsid w:val="00926EB0"/>
    <w:rsid w:val="00930736"/>
    <w:rsid w:val="00932C60"/>
    <w:rsid w:val="00935681"/>
    <w:rsid w:val="00937FB8"/>
    <w:rsid w:val="009406C3"/>
    <w:rsid w:val="00940F8C"/>
    <w:rsid w:val="009433B0"/>
    <w:rsid w:val="00944291"/>
    <w:rsid w:val="009460B5"/>
    <w:rsid w:val="009467D4"/>
    <w:rsid w:val="00946856"/>
    <w:rsid w:val="00947380"/>
    <w:rsid w:val="00947ABD"/>
    <w:rsid w:val="009503F0"/>
    <w:rsid w:val="00954236"/>
    <w:rsid w:val="0095493D"/>
    <w:rsid w:val="00954D07"/>
    <w:rsid w:val="00956572"/>
    <w:rsid w:val="00961797"/>
    <w:rsid w:val="00961971"/>
    <w:rsid w:val="00962206"/>
    <w:rsid w:val="00962B23"/>
    <w:rsid w:val="0096652C"/>
    <w:rsid w:val="009665F0"/>
    <w:rsid w:val="00970B5D"/>
    <w:rsid w:val="009744A4"/>
    <w:rsid w:val="00980C16"/>
    <w:rsid w:val="00982A0C"/>
    <w:rsid w:val="009838A0"/>
    <w:rsid w:val="00984063"/>
    <w:rsid w:val="00984626"/>
    <w:rsid w:val="00984E57"/>
    <w:rsid w:val="00991738"/>
    <w:rsid w:val="00995313"/>
    <w:rsid w:val="00995D55"/>
    <w:rsid w:val="00996A04"/>
    <w:rsid w:val="009970AB"/>
    <w:rsid w:val="009A0547"/>
    <w:rsid w:val="009A0D8A"/>
    <w:rsid w:val="009A13F6"/>
    <w:rsid w:val="009A409C"/>
    <w:rsid w:val="009A637A"/>
    <w:rsid w:val="009A6485"/>
    <w:rsid w:val="009A7ADB"/>
    <w:rsid w:val="009B0D43"/>
    <w:rsid w:val="009B2078"/>
    <w:rsid w:val="009B4192"/>
    <w:rsid w:val="009B5F67"/>
    <w:rsid w:val="009C0290"/>
    <w:rsid w:val="009C15BD"/>
    <w:rsid w:val="009C283E"/>
    <w:rsid w:val="009C36CA"/>
    <w:rsid w:val="009D0DA0"/>
    <w:rsid w:val="009D1751"/>
    <w:rsid w:val="009D3380"/>
    <w:rsid w:val="009D77FE"/>
    <w:rsid w:val="009E028F"/>
    <w:rsid w:val="009E2F59"/>
    <w:rsid w:val="009E30CB"/>
    <w:rsid w:val="009E5A73"/>
    <w:rsid w:val="009E7299"/>
    <w:rsid w:val="009E74A7"/>
    <w:rsid w:val="009F231B"/>
    <w:rsid w:val="009F4414"/>
    <w:rsid w:val="009F4A76"/>
    <w:rsid w:val="009F4BA6"/>
    <w:rsid w:val="009F75EB"/>
    <w:rsid w:val="009F772D"/>
    <w:rsid w:val="00A01BBF"/>
    <w:rsid w:val="00A045EE"/>
    <w:rsid w:val="00A04FDB"/>
    <w:rsid w:val="00A063E4"/>
    <w:rsid w:val="00A076E2"/>
    <w:rsid w:val="00A135B7"/>
    <w:rsid w:val="00A166EC"/>
    <w:rsid w:val="00A17518"/>
    <w:rsid w:val="00A21624"/>
    <w:rsid w:val="00A21D37"/>
    <w:rsid w:val="00A22367"/>
    <w:rsid w:val="00A2692F"/>
    <w:rsid w:val="00A26BFD"/>
    <w:rsid w:val="00A2716D"/>
    <w:rsid w:val="00A27DB5"/>
    <w:rsid w:val="00A310DF"/>
    <w:rsid w:val="00A31C5C"/>
    <w:rsid w:val="00A31DCA"/>
    <w:rsid w:val="00A336B9"/>
    <w:rsid w:val="00A35C79"/>
    <w:rsid w:val="00A365E7"/>
    <w:rsid w:val="00A365F3"/>
    <w:rsid w:val="00A40102"/>
    <w:rsid w:val="00A40BBF"/>
    <w:rsid w:val="00A51709"/>
    <w:rsid w:val="00A51FF5"/>
    <w:rsid w:val="00A52325"/>
    <w:rsid w:val="00A53610"/>
    <w:rsid w:val="00A553EC"/>
    <w:rsid w:val="00A55AA5"/>
    <w:rsid w:val="00A61489"/>
    <w:rsid w:val="00A63340"/>
    <w:rsid w:val="00A6338F"/>
    <w:rsid w:val="00A63670"/>
    <w:rsid w:val="00A64A4C"/>
    <w:rsid w:val="00A64ED8"/>
    <w:rsid w:val="00A70133"/>
    <w:rsid w:val="00A7033F"/>
    <w:rsid w:val="00A77D1C"/>
    <w:rsid w:val="00A80098"/>
    <w:rsid w:val="00A826D1"/>
    <w:rsid w:val="00A83707"/>
    <w:rsid w:val="00A909DC"/>
    <w:rsid w:val="00A91689"/>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2F53"/>
    <w:rsid w:val="00AD32D0"/>
    <w:rsid w:val="00AD4DB8"/>
    <w:rsid w:val="00AE29F6"/>
    <w:rsid w:val="00AE2A84"/>
    <w:rsid w:val="00AE385E"/>
    <w:rsid w:val="00AE6C0A"/>
    <w:rsid w:val="00AE6D41"/>
    <w:rsid w:val="00AF1268"/>
    <w:rsid w:val="00AF131D"/>
    <w:rsid w:val="00AF267C"/>
    <w:rsid w:val="00AF2816"/>
    <w:rsid w:val="00AF37D4"/>
    <w:rsid w:val="00AF454B"/>
    <w:rsid w:val="00AF46D9"/>
    <w:rsid w:val="00AF6C87"/>
    <w:rsid w:val="00AF6F95"/>
    <w:rsid w:val="00AF77BB"/>
    <w:rsid w:val="00AF7FF4"/>
    <w:rsid w:val="00B0224B"/>
    <w:rsid w:val="00B02E0C"/>
    <w:rsid w:val="00B043DC"/>
    <w:rsid w:val="00B04663"/>
    <w:rsid w:val="00B063DC"/>
    <w:rsid w:val="00B065EB"/>
    <w:rsid w:val="00B06CCF"/>
    <w:rsid w:val="00B07882"/>
    <w:rsid w:val="00B12754"/>
    <w:rsid w:val="00B134D3"/>
    <w:rsid w:val="00B1557A"/>
    <w:rsid w:val="00B157B5"/>
    <w:rsid w:val="00B16D34"/>
    <w:rsid w:val="00B22A78"/>
    <w:rsid w:val="00B2386B"/>
    <w:rsid w:val="00B2644B"/>
    <w:rsid w:val="00B318A6"/>
    <w:rsid w:val="00B3521B"/>
    <w:rsid w:val="00B35E7D"/>
    <w:rsid w:val="00B417B8"/>
    <w:rsid w:val="00B4261D"/>
    <w:rsid w:val="00B50395"/>
    <w:rsid w:val="00B50B68"/>
    <w:rsid w:val="00B51055"/>
    <w:rsid w:val="00B523AF"/>
    <w:rsid w:val="00B52CB5"/>
    <w:rsid w:val="00B52E1F"/>
    <w:rsid w:val="00B53F88"/>
    <w:rsid w:val="00B5782C"/>
    <w:rsid w:val="00B635DA"/>
    <w:rsid w:val="00B644D2"/>
    <w:rsid w:val="00B67BC5"/>
    <w:rsid w:val="00B7107E"/>
    <w:rsid w:val="00B71115"/>
    <w:rsid w:val="00B71293"/>
    <w:rsid w:val="00B712EE"/>
    <w:rsid w:val="00B72527"/>
    <w:rsid w:val="00B729E5"/>
    <w:rsid w:val="00B753AA"/>
    <w:rsid w:val="00B75CE7"/>
    <w:rsid w:val="00B77C20"/>
    <w:rsid w:val="00B77F2D"/>
    <w:rsid w:val="00B821EF"/>
    <w:rsid w:val="00B85BED"/>
    <w:rsid w:val="00B862F1"/>
    <w:rsid w:val="00B864EF"/>
    <w:rsid w:val="00B87009"/>
    <w:rsid w:val="00B87EAC"/>
    <w:rsid w:val="00B90F22"/>
    <w:rsid w:val="00B9110E"/>
    <w:rsid w:val="00B920CF"/>
    <w:rsid w:val="00B96135"/>
    <w:rsid w:val="00B97437"/>
    <w:rsid w:val="00B97E5A"/>
    <w:rsid w:val="00BA1A39"/>
    <w:rsid w:val="00BA1B20"/>
    <w:rsid w:val="00BA20A5"/>
    <w:rsid w:val="00BA266E"/>
    <w:rsid w:val="00BA3AE5"/>
    <w:rsid w:val="00BA4F3E"/>
    <w:rsid w:val="00BA5576"/>
    <w:rsid w:val="00BA6B59"/>
    <w:rsid w:val="00BA7587"/>
    <w:rsid w:val="00BB0636"/>
    <w:rsid w:val="00BB3A1D"/>
    <w:rsid w:val="00BB5287"/>
    <w:rsid w:val="00BB76C2"/>
    <w:rsid w:val="00BB7CA8"/>
    <w:rsid w:val="00BC0799"/>
    <w:rsid w:val="00BC2D59"/>
    <w:rsid w:val="00BC2EEB"/>
    <w:rsid w:val="00BC6160"/>
    <w:rsid w:val="00BD2D5D"/>
    <w:rsid w:val="00BD2DB2"/>
    <w:rsid w:val="00BD74F4"/>
    <w:rsid w:val="00BE5893"/>
    <w:rsid w:val="00BF154A"/>
    <w:rsid w:val="00BF1684"/>
    <w:rsid w:val="00BF2A75"/>
    <w:rsid w:val="00BF66B5"/>
    <w:rsid w:val="00BF6F1E"/>
    <w:rsid w:val="00C0070F"/>
    <w:rsid w:val="00C012A4"/>
    <w:rsid w:val="00C02916"/>
    <w:rsid w:val="00C067C4"/>
    <w:rsid w:val="00C075D6"/>
    <w:rsid w:val="00C1090C"/>
    <w:rsid w:val="00C1106F"/>
    <w:rsid w:val="00C12F82"/>
    <w:rsid w:val="00C13086"/>
    <w:rsid w:val="00C14918"/>
    <w:rsid w:val="00C14D3A"/>
    <w:rsid w:val="00C15065"/>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347F"/>
    <w:rsid w:val="00C3491F"/>
    <w:rsid w:val="00C44025"/>
    <w:rsid w:val="00C4587E"/>
    <w:rsid w:val="00C4591C"/>
    <w:rsid w:val="00C4752C"/>
    <w:rsid w:val="00C47B33"/>
    <w:rsid w:val="00C5143C"/>
    <w:rsid w:val="00C5195D"/>
    <w:rsid w:val="00C5310C"/>
    <w:rsid w:val="00C547E4"/>
    <w:rsid w:val="00C566C5"/>
    <w:rsid w:val="00C57926"/>
    <w:rsid w:val="00C62A41"/>
    <w:rsid w:val="00C634CB"/>
    <w:rsid w:val="00C634F3"/>
    <w:rsid w:val="00C6670C"/>
    <w:rsid w:val="00C6795E"/>
    <w:rsid w:val="00C67F66"/>
    <w:rsid w:val="00C74D0C"/>
    <w:rsid w:val="00C8046C"/>
    <w:rsid w:val="00C80FA9"/>
    <w:rsid w:val="00C837D5"/>
    <w:rsid w:val="00C84923"/>
    <w:rsid w:val="00C861D4"/>
    <w:rsid w:val="00C86AEE"/>
    <w:rsid w:val="00C90EC4"/>
    <w:rsid w:val="00C938D0"/>
    <w:rsid w:val="00C94B32"/>
    <w:rsid w:val="00C94C9E"/>
    <w:rsid w:val="00C94D06"/>
    <w:rsid w:val="00C94F42"/>
    <w:rsid w:val="00C96B8B"/>
    <w:rsid w:val="00C97695"/>
    <w:rsid w:val="00CA1962"/>
    <w:rsid w:val="00CA6DCC"/>
    <w:rsid w:val="00CA6E5C"/>
    <w:rsid w:val="00CA7785"/>
    <w:rsid w:val="00CB0BE2"/>
    <w:rsid w:val="00CB1CA2"/>
    <w:rsid w:val="00CB48DF"/>
    <w:rsid w:val="00CB4D6C"/>
    <w:rsid w:val="00CB6790"/>
    <w:rsid w:val="00CB7284"/>
    <w:rsid w:val="00CB79D1"/>
    <w:rsid w:val="00CC3002"/>
    <w:rsid w:val="00CC32C2"/>
    <w:rsid w:val="00CC3D2D"/>
    <w:rsid w:val="00CC3D88"/>
    <w:rsid w:val="00CC3F24"/>
    <w:rsid w:val="00CC559D"/>
    <w:rsid w:val="00CC75BD"/>
    <w:rsid w:val="00CD1B9A"/>
    <w:rsid w:val="00CD2250"/>
    <w:rsid w:val="00CD2299"/>
    <w:rsid w:val="00CD354B"/>
    <w:rsid w:val="00CD3CD6"/>
    <w:rsid w:val="00CD4840"/>
    <w:rsid w:val="00CD50F4"/>
    <w:rsid w:val="00CD55F6"/>
    <w:rsid w:val="00CD56DB"/>
    <w:rsid w:val="00CD5C27"/>
    <w:rsid w:val="00CD6D13"/>
    <w:rsid w:val="00CD7682"/>
    <w:rsid w:val="00CE0195"/>
    <w:rsid w:val="00CE0AE9"/>
    <w:rsid w:val="00CE1E98"/>
    <w:rsid w:val="00CE2E9B"/>
    <w:rsid w:val="00CE370E"/>
    <w:rsid w:val="00CE4985"/>
    <w:rsid w:val="00CE551B"/>
    <w:rsid w:val="00CE5D5B"/>
    <w:rsid w:val="00CE5D6B"/>
    <w:rsid w:val="00CF114F"/>
    <w:rsid w:val="00CF1DAE"/>
    <w:rsid w:val="00CF2184"/>
    <w:rsid w:val="00CF5309"/>
    <w:rsid w:val="00CF6658"/>
    <w:rsid w:val="00CF6DD9"/>
    <w:rsid w:val="00CF6EA0"/>
    <w:rsid w:val="00CF7589"/>
    <w:rsid w:val="00D02B04"/>
    <w:rsid w:val="00D042B0"/>
    <w:rsid w:val="00D05250"/>
    <w:rsid w:val="00D055A1"/>
    <w:rsid w:val="00D06F82"/>
    <w:rsid w:val="00D07573"/>
    <w:rsid w:val="00D0786D"/>
    <w:rsid w:val="00D12E64"/>
    <w:rsid w:val="00D130BA"/>
    <w:rsid w:val="00D135B8"/>
    <w:rsid w:val="00D136F2"/>
    <w:rsid w:val="00D15844"/>
    <w:rsid w:val="00D21546"/>
    <w:rsid w:val="00D21A1C"/>
    <w:rsid w:val="00D2265B"/>
    <w:rsid w:val="00D243DE"/>
    <w:rsid w:val="00D24910"/>
    <w:rsid w:val="00D25563"/>
    <w:rsid w:val="00D25CD5"/>
    <w:rsid w:val="00D27D0D"/>
    <w:rsid w:val="00D30863"/>
    <w:rsid w:val="00D31DF9"/>
    <w:rsid w:val="00D32AAB"/>
    <w:rsid w:val="00D3487B"/>
    <w:rsid w:val="00D3609C"/>
    <w:rsid w:val="00D36498"/>
    <w:rsid w:val="00D40DA5"/>
    <w:rsid w:val="00D43C06"/>
    <w:rsid w:val="00D4590A"/>
    <w:rsid w:val="00D463E8"/>
    <w:rsid w:val="00D47D89"/>
    <w:rsid w:val="00D572C5"/>
    <w:rsid w:val="00D60149"/>
    <w:rsid w:val="00D6042D"/>
    <w:rsid w:val="00D66DDA"/>
    <w:rsid w:val="00D675C0"/>
    <w:rsid w:val="00D67EC8"/>
    <w:rsid w:val="00D70A33"/>
    <w:rsid w:val="00D717D9"/>
    <w:rsid w:val="00D71F91"/>
    <w:rsid w:val="00D7267D"/>
    <w:rsid w:val="00D726BD"/>
    <w:rsid w:val="00D7281E"/>
    <w:rsid w:val="00D74E96"/>
    <w:rsid w:val="00D75C51"/>
    <w:rsid w:val="00D75C92"/>
    <w:rsid w:val="00D772EB"/>
    <w:rsid w:val="00D80CAF"/>
    <w:rsid w:val="00D85090"/>
    <w:rsid w:val="00D901C2"/>
    <w:rsid w:val="00D92631"/>
    <w:rsid w:val="00D97315"/>
    <w:rsid w:val="00DB0DAC"/>
    <w:rsid w:val="00DB1780"/>
    <w:rsid w:val="00DB28A4"/>
    <w:rsid w:val="00DB2DC7"/>
    <w:rsid w:val="00DB3969"/>
    <w:rsid w:val="00DB3DB6"/>
    <w:rsid w:val="00DB6530"/>
    <w:rsid w:val="00DC07C7"/>
    <w:rsid w:val="00DC1243"/>
    <w:rsid w:val="00DC3671"/>
    <w:rsid w:val="00DC52B1"/>
    <w:rsid w:val="00DC52D9"/>
    <w:rsid w:val="00DC5B95"/>
    <w:rsid w:val="00DC672B"/>
    <w:rsid w:val="00DC7812"/>
    <w:rsid w:val="00DD03F0"/>
    <w:rsid w:val="00DD1B42"/>
    <w:rsid w:val="00DD2DBD"/>
    <w:rsid w:val="00DD3D84"/>
    <w:rsid w:val="00DD57C3"/>
    <w:rsid w:val="00DD7B6A"/>
    <w:rsid w:val="00DE2CD7"/>
    <w:rsid w:val="00DE3FE0"/>
    <w:rsid w:val="00DE400B"/>
    <w:rsid w:val="00DE5960"/>
    <w:rsid w:val="00DF1CAC"/>
    <w:rsid w:val="00DF29DB"/>
    <w:rsid w:val="00DF2AF5"/>
    <w:rsid w:val="00DF2B2A"/>
    <w:rsid w:val="00DF3913"/>
    <w:rsid w:val="00DF5F43"/>
    <w:rsid w:val="00DF78F4"/>
    <w:rsid w:val="00DF7FC0"/>
    <w:rsid w:val="00E0060C"/>
    <w:rsid w:val="00E02106"/>
    <w:rsid w:val="00E060DA"/>
    <w:rsid w:val="00E0694C"/>
    <w:rsid w:val="00E07C6A"/>
    <w:rsid w:val="00E07DCB"/>
    <w:rsid w:val="00E122FF"/>
    <w:rsid w:val="00E14A9C"/>
    <w:rsid w:val="00E17237"/>
    <w:rsid w:val="00E17B44"/>
    <w:rsid w:val="00E23896"/>
    <w:rsid w:val="00E23BDE"/>
    <w:rsid w:val="00E24D8A"/>
    <w:rsid w:val="00E25049"/>
    <w:rsid w:val="00E2557F"/>
    <w:rsid w:val="00E26114"/>
    <w:rsid w:val="00E27A8A"/>
    <w:rsid w:val="00E30167"/>
    <w:rsid w:val="00E319A6"/>
    <w:rsid w:val="00E32D41"/>
    <w:rsid w:val="00E34867"/>
    <w:rsid w:val="00E36283"/>
    <w:rsid w:val="00E3674B"/>
    <w:rsid w:val="00E3725A"/>
    <w:rsid w:val="00E407BE"/>
    <w:rsid w:val="00E41654"/>
    <w:rsid w:val="00E419FB"/>
    <w:rsid w:val="00E45B6A"/>
    <w:rsid w:val="00E4779D"/>
    <w:rsid w:val="00E47F61"/>
    <w:rsid w:val="00E50E16"/>
    <w:rsid w:val="00E539FF"/>
    <w:rsid w:val="00E54412"/>
    <w:rsid w:val="00E55675"/>
    <w:rsid w:val="00E55B48"/>
    <w:rsid w:val="00E57545"/>
    <w:rsid w:val="00E622CD"/>
    <w:rsid w:val="00E622F2"/>
    <w:rsid w:val="00E62555"/>
    <w:rsid w:val="00E64CC8"/>
    <w:rsid w:val="00E64D5C"/>
    <w:rsid w:val="00E662D5"/>
    <w:rsid w:val="00E66FBD"/>
    <w:rsid w:val="00E7086E"/>
    <w:rsid w:val="00E72123"/>
    <w:rsid w:val="00E7358F"/>
    <w:rsid w:val="00E73AC5"/>
    <w:rsid w:val="00E754A8"/>
    <w:rsid w:val="00E75D6B"/>
    <w:rsid w:val="00E76BDE"/>
    <w:rsid w:val="00E808EB"/>
    <w:rsid w:val="00E82A26"/>
    <w:rsid w:val="00E852C0"/>
    <w:rsid w:val="00E86D38"/>
    <w:rsid w:val="00E87D44"/>
    <w:rsid w:val="00E900C4"/>
    <w:rsid w:val="00E90A58"/>
    <w:rsid w:val="00E923B8"/>
    <w:rsid w:val="00E954C4"/>
    <w:rsid w:val="00E96A3D"/>
    <w:rsid w:val="00E9735C"/>
    <w:rsid w:val="00EA009D"/>
    <w:rsid w:val="00EA12D2"/>
    <w:rsid w:val="00EA4ECA"/>
    <w:rsid w:val="00EA5153"/>
    <w:rsid w:val="00EA5C64"/>
    <w:rsid w:val="00EA6D94"/>
    <w:rsid w:val="00EA6F65"/>
    <w:rsid w:val="00EA76B0"/>
    <w:rsid w:val="00EB0E25"/>
    <w:rsid w:val="00EB231F"/>
    <w:rsid w:val="00EC3D26"/>
    <w:rsid w:val="00EC3F09"/>
    <w:rsid w:val="00EC501A"/>
    <w:rsid w:val="00EC5AEB"/>
    <w:rsid w:val="00EC6382"/>
    <w:rsid w:val="00EC65AE"/>
    <w:rsid w:val="00ED02FE"/>
    <w:rsid w:val="00ED3835"/>
    <w:rsid w:val="00ED4ADC"/>
    <w:rsid w:val="00ED5FB8"/>
    <w:rsid w:val="00ED6E7D"/>
    <w:rsid w:val="00EE038B"/>
    <w:rsid w:val="00EE1DEA"/>
    <w:rsid w:val="00EE78D3"/>
    <w:rsid w:val="00EF06DE"/>
    <w:rsid w:val="00EF1563"/>
    <w:rsid w:val="00EF2F6B"/>
    <w:rsid w:val="00EF558B"/>
    <w:rsid w:val="00EF5F28"/>
    <w:rsid w:val="00EF6BDC"/>
    <w:rsid w:val="00EF7621"/>
    <w:rsid w:val="00F02381"/>
    <w:rsid w:val="00F053CB"/>
    <w:rsid w:val="00F13B9B"/>
    <w:rsid w:val="00F144B5"/>
    <w:rsid w:val="00F1537D"/>
    <w:rsid w:val="00F242E4"/>
    <w:rsid w:val="00F249E0"/>
    <w:rsid w:val="00F24C4D"/>
    <w:rsid w:val="00F336AA"/>
    <w:rsid w:val="00F339B5"/>
    <w:rsid w:val="00F34837"/>
    <w:rsid w:val="00F34A92"/>
    <w:rsid w:val="00F34CC6"/>
    <w:rsid w:val="00F415F5"/>
    <w:rsid w:val="00F41C8A"/>
    <w:rsid w:val="00F45A03"/>
    <w:rsid w:val="00F47152"/>
    <w:rsid w:val="00F503D9"/>
    <w:rsid w:val="00F507B2"/>
    <w:rsid w:val="00F50A53"/>
    <w:rsid w:val="00F5316C"/>
    <w:rsid w:val="00F56256"/>
    <w:rsid w:val="00F57956"/>
    <w:rsid w:val="00F62A01"/>
    <w:rsid w:val="00F65DBB"/>
    <w:rsid w:val="00F663AD"/>
    <w:rsid w:val="00F7066B"/>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2380"/>
    <w:rsid w:val="00F92960"/>
    <w:rsid w:val="00F93094"/>
    <w:rsid w:val="00FA09BE"/>
    <w:rsid w:val="00FA1260"/>
    <w:rsid w:val="00FA1967"/>
    <w:rsid w:val="00FA4C1D"/>
    <w:rsid w:val="00FA6787"/>
    <w:rsid w:val="00FB009B"/>
    <w:rsid w:val="00FB1A03"/>
    <w:rsid w:val="00FB4642"/>
    <w:rsid w:val="00FB4CED"/>
    <w:rsid w:val="00FB53B8"/>
    <w:rsid w:val="00FB67EF"/>
    <w:rsid w:val="00FB6849"/>
    <w:rsid w:val="00FB6B8B"/>
    <w:rsid w:val="00FB7845"/>
    <w:rsid w:val="00FC00AE"/>
    <w:rsid w:val="00FC0298"/>
    <w:rsid w:val="00FC152E"/>
    <w:rsid w:val="00FC281E"/>
    <w:rsid w:val="00FC2960"/>
    <w:rsid w:val="00FC2BD5"/>
    <w:rsid w:val="00FC7274"/>
    <w:rsid w:val="00FC7E0C"/>
    <w:rsid w:val="00FD04A4"/>
    <w:rsid w:val="00FD1039"/>
    <w:rsid w:val="00FD20C5"/>
    <w:rsid w:val="00FD278E"/>
    <w:rsid w:val="00FD2B3C"/>
    <w:rsid w:val="00FD2CF7"/>
    <w:rsid w:val="00FD3A4F"/>
    <w:rsid w:val="00FD4884"/>
    <w:rsid w:val="00FD553A"/>
    <w:rsid w:val="00FD5A3B"/>
    <w:rsid w:val="00FE115F"/>
    <w:rsid w:val="00FE220C"/>
    <w:rsid w:val="00FE22AF"/>
    <w:rsid w:val="00FE27AA"/>
    <w:rsid w:val="00FE2E12"/>
    <w:rsid w:val="00FE3059"/>
    <w:rsid w:val="00FE3790"/>
    <w:rsid w:val="00FE7233"/>
    <w:rsid w:val="00FE7D27"/>
    <w:rsid w:val="00FF19F5"/>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754C77"/>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CD50F4"/>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intents" TargetMode="External"/><Relationship Id="rId4" Type="http://schemas.openxmlformats.org/officeDocument/2006/relationships/hyperlink" Target="https://assistant-us-south.watsonplatform.net/us-south/%7Buser-id%7D/workspaces/%7Bworkspace-id%7D/build/entities/user" TargetMode="External"/><Relationship Id="rId5" Type="http://schemas.openxmlformats.org/officeDocument/2006/relationships/hyperlink" Target="https://assistant-us-south.watsonplatform.net/us-south/%7Buser-id%7D/workspaces/%7Bworkspace-id%7D/build/dialog" TargetMode="External"/><Relationship Id="rId6" Type="http://schemas.openxmlformats.org/officeDocument/2006/relationships/hyperlink" Target="https://t.me/botfather" TargetMode="External"/><Relationship Id="rId7" Type="http://schemas.openxmlformats.org/officeDocument/2006/relationships/hyperlink" Target="https://developers.facebook.com/apps/" TargetMode="External"/><Relationship Id="rId8" Type="http://schemas.openxmlformats.org/officeDocument/2006/relationships/hyperlink" Target="https://parse-dashboard.back4app.com/apps/%7Bapp-id%7D" TargetMode="External"/><Relationship Id="rId9" Type="http://schemas.openxmlformats.org/officeDocument/2006/relationships/hyperlink" Target="https://cloud.digitalocean.com/droplets/%7Bdroplet-id%7D" TargetMode="External"/><Relationship Id="rId10" Type="http://schemas.openxmlformats.org/officeDocument/2006/relationships/hyperlink" Target="https://dashboard.heroku.com/apps/%7Bapp-name%7D" TargetMode="External"/><Relationship Id="rId1" Type="http://schemas.openxmlformats.org/officeDocument/2006/relationships/hyperlink" Target="https://console.bluemix.net/developer/watson/services" TargetMode="External"/><Relationship Id="rId2" Type="http://schemas.openxmlformats.org/officeDocument/2006/relationships/hyperlink" Target="https://assistant-us-south.watsonplatform.net/us-south/%7Buser-id%7D/workspac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2A3BAC-CB8B-F643-AA90-C4AA304DB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4</TotalTime>
  <Pages>68</Pages>
  <Words>22465</Words>
  <Characters>121311</Characters>
  <Application>Microsoft Macintosh Word</Application>
  <DocSecurity>0</DocSecurity>
  <Lines>1010</Lines>
  <Paragraphs>28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43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699</cp:revision>
  <dcterms:created xsi:type="dcterms:W3CDTF">2018-10-18T18:06:00Z</dcterms:created>
  <dcterms:modified xsi:type="dcterms:W3CDTF">2018-11-09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